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C068E" w:rsidRPr="004A73B5" w:rsidRDefault="007C068E" w:rsidP="007C068E">
      <w:pPr>
        <w:pStyle w:val="Heading1"/>
        <w:rPr>
          <w:b/>
        </w:rPr>
      </w:pPr>
      <w:bookmarkStart w:id="0" w:name="_Toc93512060"/>
      <w:r w:rsidRPr="004A73B5">
        <w:rPr>
          <w:b/>
        </w:rPr>
        <w:t>DAFTAR PUSTAKA</w:t>
      </w:r>
      <w:bookmarkEnd w:id="0"/>
    </w:p>
    <w:p w:rsidR="007C068E" w:rsidRPr="004A73B5" w:rsidRDefault="007C068E" w:rsidP="007C068E">
      <w:pPr>
        <w:pStyle w:val="ListParagraph"/>
        <w:spacing w:after="0" w:line="48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7C068E" w:rsidRPr="009E4700" w:rsidRDefault="001F4A02" w:rsidP="007C068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1318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C068E" w:rsidRPr="00413180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413180">
        <w:rPr>
          <w:rFonts w:ascii="Times New Roman" w:hAnsi="Times New Roman" w:cs="Times New Roman"/>
          <w:sz w:val="24"/>
          <w:szCs w:val="24"/>
        </w:rPr>
        <w:fldChar w:fldCharType="separate"/>
      </w:r>
      <w:r w:rsidR="007C068E" w:rsidRPr="009E4700">
        <w:rPr>
          <w:rFonts w:ascii="Times New Roman" w:hAnsi="Times New Roman" w:cs="Times New Roman"/>
          <w:noProof/>
          <w:sz w:val="24"/>
          <w:szCs w:val="24"/>
        </w:rPr>
        <w:t xml:space="preserve">Anas, A. A., &amp; Sudarwanto, T. (2020). Pengaruh Celebrity Endorser terhadap Keputusan Pembelian di Eiger Store Royal Plaza Surabaya. </w:t>
      </w:r>
      <w:r w:rsidR="007C068E" w:rsidRPr="009E4700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Tata Niaga (JPTN)</w:t>
      </w:r>
      <w:r w:rsidR="007C068E" w:rsidRPr="009E470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C068E" w:rsidRPr="009E4700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="007C068E" w:rsidRPr="009E4700">
        <w:rPr>
          <w:rFonts w:ascii="Times New Roman" w:hAnsi="Times New Roman" w:cs="Times New Roman"/>
          <w:noProof/>
          <w:sz w:val="24"/>
          <w:szCs w:val="24"/>
        </w:rPr>
        <w:t>(3), 953–958.</w:t>
      </w:r>
    </w:p>
    <w:p w:rsidR="007C068E" w:rsidRPr="009E4700" w:rsidRDefault="007C068E" w:rsidP="007C068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4700">
        <w:rPr>
          <w:rFonts w:ascii="Times New Roman" w:hAnsi="Times New Roman" w:cs="Times New Roman"/>
          <w:noProof/>
          <w:sz w:val="24"/>
          <w:szCs w:val="24"/>
        </w:rPr>
        <w:t xml:space="preserve">Fikri, M. Z., &amp; Mulazid, A. S. (2018). Pengaruh Brand Image, Lokasi Dan Store Atmosphere Terhadap Proses Keputusan Pembelian Konsumen Pada Minimarket “Kedai Yatim.” </w:t>
      </w:r>
      <w:r w:rsidRPr="009E4700">
        <w:rPr>
          <w:rFonts w:ascii="Times New Roman" w:hAnsi="Times New Roman" w:cs="Times New Roman"/>
          <w:i/>
          <w:iCs/>
          <w:noProof/>
          <w:sz w:val="24"/>
          <w:szCs w:val="24"/>
        </w:rPr>
        <w:t>Jurnal Syarikah : Jurnal Ekonomi Islam</w:t>
      </w:r>
      <w:r w:rsidRPr="009E470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E4700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9E4700">
        <w:rPr>
          <w:rFonts w:ascii="Times New Roman" w:hAnsi="Times New Roman" w:cs="Times New Roman"/>
          <w:noProof/>
          <w:sz w:val="24"/>
          <w:szCs w:val="24"/>
        </w:rPr>
        <w:t>(1), 22–32. https://doi.org/10.30997/jsei.v4i1.1066</w:t>
      </w:r>
    </w:p>
    <w:p w:rsidR="007C068E" w:rsidRPr="009E4700" w:rsidRDefault="007C068E" w:rsidP="007C068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4700">
        <w:rPr>
          <w:rFonts w:ascii="Times New Roman" w:hAnsi="Times New Roman" w:cs="Times New Roman"/>
          <w:noProof/>
          <w:sz w:val="24"/>
          <w:szCs w:val="24"/>
        </w:rPr>
        <w:t xml:space="preserve">Ghozali, I. (2016). </w:t>
      </w:r>
      <w:r w:rsidRPr="009E4700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3</w:t>
      </w:r>
      <w:r w:rsidRPr="009E4700">
        <w:rPr>
          <w:rFonts w:ascii="Times New Roman" w:hAnsi="Times New Roman" w:cs="Times New Roman"/>
          <w:noProof/>
          <w:sz w:val="24"/>
          <w:szCs w:val="24"/>
        </w:rPr>
        <w:t xml:space="preserve"> (8th ed.). Badan Penerbit Universitas Diponegoro.</w:t>
      </w:r>
    </w:p>
    <w:p w:rsidR="007C068E" w:rsidRPr="009E4700" w:rsidRDefault="007C068E" w:rsidP="007C068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4700">
        <w:rPr>
          <w:rFonts w:ascii="Times New Roman" w:hAnsi="Times New Roman" w:cs="Times New Roman"/>
          <w:noProof/>
          <w:sz w:val="24"/>
          <w:szCs w:val="24"/>
        </w:rPr>
        <w:t xml:space="preserve">Ghozali, I. (2018). </w:t>
      </w:r>
      <w:r w:rsidRPr="009E4700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5</w:t>
      </w:r>
      <w:r w:rsidRPr="009E4700">
        <w:rPr>
          <w:rFonts w:ascii="Times New Roman" w:hAnsi="Times New Roman" w:cs="Times New Roman"/>
          <w:noProof/>
          <w:sz w:val="24"/>
          <w:szCs w:val="24"/>
        </w:rPr>
        <w:t xml:space="preserve"> (9th ed.). Badan Penerbit Universitas Diponegoro.</w:t>
      </w:r>
    </w:p>
    <w:p w:rsidR="007C068E" w:rsidRPr="009E4700" w:rsidRDefault="007C068E" w:rsidP="007C068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4700">
        <w:rPr>
          <w:rFonts w:ascii="Times New Roman" w:hAnsi="Times New Roman" w:cs="Times New Roman"/>
          <w:noProof/>
          <w:sz w:val="24"/>
          <w:szCs w:val="24"/>
        </w:rPr>
        <w:t xml:space="preserve">Irmalisa, Suharno, &amp; Kuleh, J. (2016). Pengaruh Harga, Kualitas Produk dan Citra Merek (Brand Image) Terhadap Keputusan Pembelian Mobil Toyota Kijang Innova di Samarinda. </w:t>
      </w:r>
      <w:r w:rsidRPr="009E4700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</w:t>
      </w:r>
      <w:r w:rsidRPr="009E470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E4700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9E4700">
        <w:rPr>
          <w:rFonts w:ascii="Times New Roman" w:hAnsi="Times New Roman" w:cs="Times New Roman"/>
          <w:noProof/>
          <w:sz w:val="24"/>
          <w:szCs w:val="24"/>
        </w:rPr>
        <w:t>(1), 30–42.</w:t>
      </w:r>
    </w:p>
    <w:p w:rsidR="007C068E" w:rsidRPr="009E4700" w:rsidRDefault="007C068E" w:rsidP="007C068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4700">
        <w:rPr>
          <w:rFonts w:ascii="Times New Roman" w:hAnsi="Times New Roman" w:cs="Times New Roman"/>
          <w:noProof/>
          <w:sz w:val="24"/>
          <w:szCs w:val="24"/>
        </w:rPr>
        <w:t xml:space="preserve">kevin lane, K. (2013). </w:t>
      </w:r>
      <w:r w:rsidRPr="009E4700">
        <w:rPr>
          <w:rFonts w:ascii="Times New Roman" w:hAnsi="Times New Roman" w:cs="Times New Roman"/>
          <w:i/>
          <w:iCs/>
          <w:noProof/>
          <w:sz w:val="24"/>
          <w:szCs w:val="24"/>
        </w:rPr>
        <w:t>Strategi Branf Management( Building, Measuring and Managing Brand Equity</w:t>
      </w:r>
      <w:r w:rsidRPr="009E4700">
        <w:rPr>
          <w:rFonts w:ascii="Times New Roman" w:hAnsi="Times New Roman" w:cs="Times New Roman"/>
          <w:noProof/>
          <w:sz w:val="24"/>
          <w:szCs w:val="24"/>
        </w:rPr>
        <w:t xml:space="preserve"> (global 4 e). United states: Pearson.</w:t>
      </w:r>
    </w:p>
    <w:p w:rsidR="007C068E" w:rsidRPr="009E4700" w:rsidRDefault="007C068E" w:rsidP="007C068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4700">
        <w:rPr>
          <w:rFonts w:ascii="Times New Roman" w:hAnsi="Times New Roman" w:cs="Times New Roman"/>
          <w:noProof/>
          <w:sz w:val="24"/>
          <w:szCs w:val="24"/>
        </w:rPr>
        <w:t xml:space="preserve">Kolter, P., &amp; kevin lane, K. (2012). </w:t>
      </w:r>
      <w:r w:rsidRPr="009E4700">
        <w:rPr>
          <w:rFonts w:ascii="Times New Roman" w:hAnsi="Times New Roman" w:cs="Times New Roman"/>
          <w:i/>
          <w:iCs/>
          <w:noProof/>
          <w:sz w:val="24"/>
          <w:szCs w:val="24"/>
        </w:rPr>
        <w:t>Marketing Management</w:t>
      </w:r>
      <w:r w:rsidRPr="009E4700">
        <w:rPr>
          <w:rFonts w:ascii="Times New Roman" w:hAnsi="Times New Roman" w:cs="Times New Roman"/>
          <w:noProof/>
          <w:sz w:val="24"/>
          <w:szCs w:val="24"/>
        </w:rPr>
        <w:t xml:space="preserve"> (14th ed.). New Jersey: Prentiene-hall Published.</w:t>
      </w:r>
    </w:p>
    <w:p w:rsidR="007C068E" w:rsidRPr="009E4700" w:rsidRDefault="007C068E" w:rsidP="007C068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4700">
        <w:rPr>
          <w:rFonts w:ascii="Times New Roman" w:hAnsi="Times New Roman" w:cs="Times New Roman"/>
          <w:noProof/>
          <w:sz w:val="24"/>
          <w:szCs w:val="24"/>
        </w:rPr>
        <w:t xml:space="preserve">Maindoka, L. F., Tumbel, A., &amp; Rondonuwu, C. (2018). Analisis Pengaruh Citra Merek, Harga Dan Desain Produk Terhadap Keputusan Pembelian Mobil Nissan Grand Livina Pada Pt.Wahana Wirawan Manado. </w:t>
      </w:r>
      <w:r w:rsidRPr="009E4700">
        <w:rPr>
          <w:rFonts w:ascii="Times New Roman" w:hAnsi="Times New Roman" w:cs="Times New Roman"/>
          <w:i/>
          <w:iCs/>
          <w:noProof/>
          <w:sz w:val="24"/>
          <w:szCs w:val="24"/>
        </w:rPr>
        <w:t>Jurnal EMBA: Jurnal Riset Ekonomi, Manajemen, Bisnis Dan Akuntansi</w:t>
      </w:r>
      <w:r w:rsidRPr="009E470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E4700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9E4700">
        <w:rPr>
          <w:rFonts w:ascii="Times New Roman" w:hAnsi="Times New Roman" w:cs="Times New Roman"/>
          <w:noProof/>
          <w:sz w:val="24"/>
          <w:szCs w:val="24"/>
        </w:rPr>
        <w:t>(3), 1518–1527. https://doi.org/10.35794/emba.v6i3.20235</w:t>
      </w:r>
    </w:p>
    <w:p w:rsidR="007C068E" w:rsidRPr="009E4700" w:rsidRDefault="007C068E" w:rsidP="007C068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4700">
        <w:rPr>
          <w:rFonts w:ascii="Times New Roman" w:hAnsi="Times New Roman" w:cs="Times New Roman"/>
          <w:noProof/>
          <w:sz w:val="24"/>
          <w:szCs w:val="24"/>
        </w:rPr>
        <w:t xml:space="preserve">Nitisusanto, M. (2013). </w:t>
      </w:r>
      <w:r w:rsidRPr="009E4700">
        <w:rPr>
          <w:rFonts w:ascii="Times New Roman" w:hAnsi="Times New Roman" w:cs="Times New Roman"/>
          <w:i/>
          <w:iCs/>
          <w:noProof/>
          <w:sz w:val="24"/>
          <w:szCs w:val="24"/>
        </w:rPr>
        <w:t>perilaku konsumen dalam prespektif kewirausahaan</w:t>
      </w:r>
      <w:r w:rsidRPr="009E4700">
        <w:rPr>
          <w:rFonts w:ascii="Times New Roman" w:hAnsi="Times New Roman" w:cs="Times New Roman"/>
          <w:noProof/>
          <w:sz w:val="24"/>
          <w:szCs w:val="24"/>
        </w:rPr>
        <w:t>. Alfabeta.</w:t>
      </w:r>
    </w:p>
    <w:p w:rsidR="007C068E" w:rsidRPr="009E4700" w:rsidRDefault="007C068E" w:rsidP="007C068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4700">
        <w:rPr>
          <w:rFonts w:ascii="Times New Roman" w:hAnsi="Times New Roman" w:cs="Times New Roman"/>
          <w:noProof/>
          <w:sz w:val="24"/>
          <w:szCs w:val="24"/>
        </w:rPr>
        <w:t xml:space="preserve">Sugiyono. (2019). </w:t>
      </w:r>
      <w:r w:rsidRPr="009E4700">
        <w:rPr>
          <w:rFonts w:ascii="Times New Roman" w:hAnsi="Times New Roman" w:cs="Times New Roman"/>
          <w:i/>
          <w:iCs/>
          <w:noProof/>
          <w:sz w:val="24"/>
          <w:szCs w:val="24"/>
        </w:rPr>
        <w:t>metodo penelitian kuantitatif kualitatif dan R&amp;D</w:t>
      </w:r>
      <w:r w:rsidRPr="009E4700">
        <w:rPr>
          <w:rFonts w:ascii="Times New Roman" w:hAnsi="Times New Roman" w:cs="Times New Roman"/>
          <w:noProof/>
          <w:sz w:val="24"/>
          <w:szCs w:val="24"/>
        </w:rPr>
        <w:t xml:space="preserve"> (ke 2). Alfabeta.</w:t>
      </w:r>
    </w:p>
    <w:p w:rsidR="007C068E" w:rsidRPr="009E4700" w:rsidRDefault="007C068E" w:rsidP="007C068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4700">
        <w:rPr>
          <w:rFonts w:ascii="Times New Roman" w:hAnsi="Times New Roman" w:cs="Times New Roman"/>
          <w:noProof/>
          <w:sz w:val="24"/>
          <w:szCs w:val="24"/>
        </w:rPr>
        <w:t xml:space="preserve">Surjaweni,  w. (2015). </w:t>
      </w:r>
      <w:r w:rsidRPr="009E4700">
        <w:rPr>
          <w:rFonts w:ascii="Times New Roman" w:hAnsi="Times New Roman" w:cs="Times New Roman"/>
          <w:i/>
          <w:iCs/>
          <w:noProof/>
          <w:sz w:val="24"/>
          <w:szCs w:val="24"/>
        </w:rPr>
        <w:t>SPSS untuk Penelitian</w:t>
      </w:r>
      <w:r w:rsidRPr="009E4700">
        <w:rPr>
          <w:rFonts w:ascii="Times New Roman" w:hAnsi="Times New Roman" w:cs="Times New Roman"/>
          <w:noProof/>
          <w:sz w:val="24"/>
          <w:szCs w:val="24"/>
        </w:rPr>
        <w:t>. Pustaka Baru Press.</w:t>
      </w:r>
    </w:p>
    <w:p w:rsidR="007C068E" w:rsidRPr="009E4700" w:rsidRDefault="007C068E" w:rsidP="007C068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4700">
        <w:rPr>
          <w:rFonts w:ascii="Times New Roman" w:hAnsi="Times New Roman" w:cs="Times New Roman"/>
          <w:noProof/>
          <w:sz w:val="24"/>
          <w:szCs w:val="24"/>
        </w:rPr>
        <w:t xml:space="preserve">Tengor, G., Kawet, L., &amp; Sjendry Loindong. (2016). Pengaruh Merek, Desain Dan Kualitas Produk Terhadap Keputusan Pembelian Iphone Studi Kasus Pada Mahasiswa Stie Eben Haezar Manado. </w:t>
      </w:r>
      <w:r w:rsidRPr="009E4700">
        <w:rPr>
          <w:rFonts w:ascii="Times New Roman" w:hAnsi="Times New Roman" w:cs="Times New Roman"/>
          <w:i/>
          <w:iCs/>
          <w:noProof/>
          <w:sz w:val="24"/>
          <w:szCs w:val="24"/>
        </w:rPr>
        <w:t>Jurnal Berkala Ilmiah Efisiensi</w:t>
      </w:r>
      <w:r w:rsidRPr="009E470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E4700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9E4700">
        <w:rPr>
          <w:rFonts w:ascii="Times New Roman" w:hAnsi="Times New Roman" w:cs="Times New Roman"/>
          <w:noProof/>
          <w:sz w:val="24"/>
          <w:szCs w:val="24"/>
        </w:rPr>
        <w:t>(4), 367–375.</w:t>
      </w:r>
    </w:p>
    <w:p w:rsidR="007C068E" w:rsidRPr="009E4700" w:rsidRDefault="007C068E" w:rsidP="007C068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4700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Terence, A. S., &amp; Andrews, J. C. (2013). </w:t>
      </w:r>
      <w:r w:rsidRPr="009E4700">
        <w:rPr>
          <w:rFonts w:ascii="Times New Roman" w:hAnsi="Times New Roman" w:cs="Times New Roman"/>
          <w:i/>
          <w:iCs/>
          <w:noProof/>
          <w:sz w:val="24"/>
          <w:szCs w:val="24"/>
        </w:rPr>
        <w:t>Advertising Promotion and Other Aspects of Intergrated Marketing Communications</w:t>
      </w:r>
      <w:r w:rsidRPr="009E4700">
        <w:rPr>
          <w:rFonts w:ascii="Times New Roman" w:hAnsi="Times New Roman" w:cs="Times New Roman"/>
          <w:noProof/>
          <w:sz w:val="24"/>
          <w:szCs w:val="24"/>
        </w:rPr>
        <w:t xml:space="preserve"> (9th ed.). Nelson Eduction,Ltd.</w:t>
      </w:r>
    </w:p>
    <w:p w:rsidR="007C068E" w:rsidRDefault="007C068E" w:rsidP="007C068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4700">
        <w:rPr>
          <w:rFonts w:ascii="Times New Roman" w:hAnsi="Times New Roman" w:cs="Times New Roman"/>
          <w:noProof/>
          <w:sz w:val="24"/>
          <w:szCs w:val="24"/>
        </w:rPr>
        <w:t xml:space="preserve">Yayan. (2019). </w:t>
      </w:r>
      <w:r w:rsidRPr="009E4700">
        <w:rPr>
          <w:rFonts w:ascii="Times New Roman" w:hAnsi="Times New Roman" w:cs="Times New Roman"/>
          <w:i/>
          <w:iCs/>
          <w:noProof/>
          <w:sz w:val="24"/>
          <w:szCs w:val="24"/>
        </w:rPr>
        <w:t>Pengaruh kualitas produk, harga dan lokasi terhadap keputusan pembelian di toko hepi fashions branded cikarang pusat bekasi (Studi kasus di Toko Hepi Fashions Branded Cikarang Pusat Bekasi) Oleh: Yayan(Studi kasus di Toko Hepi Fashions Branded Cikarang Pu</w:t>
      </w:r>
      <w:r w:rsidRPr="009E4700">
        <w:rPr>
          <w:rFonts w:ascii="Times New Roman" w:hAnsi="Times New Roman" w:cs="Times New Roman"/>
          <w:noProof/>
          <w:sz w:val="24"/>
          <w:szCs w:val="24"/>
        </w:rPr>
        <w:t>. 1–19. https://ecampus.pelitabangsa.ac.id/</w:t>
      </w:r>
    </w:p>
    <w:p w:rsidR="007C068E" w:rsidRPr="00413180" w:rsidRDefault="007C068E" w:rsidP="007C068E">
      <w:pPr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413180">
        <w:rPr>
          <w:rFonts w:ascii="Times New Roman" w:hAnsi="Times New Roman" w:cs="Times New Roman"/>
          <w:sz w:val="24"/>
          <w:szCs w:val="24"/>
        </w:rPr>
        <w:t>Keller , Kevin Lane . Strategy Brand Management (Building , Measuring and managing Brand Equity ) Global Edition . Fourth Edition . United States:Pearson.2013</w:t>
      </w:r>
    </w:p>
    <w:p w:rsidR="007C068E" w:rsidRPr="00413180" w:rsidRDefault="007C068E" w:rsidP="007C068E">
      <w:pPr>
        <w:pStyle w:val="ListParagraph"/>
        <w:numPr>
          <w:ilvl w:val="0"/>
          <w:numId w:val="23"/>
        </w:numPr>
        <w:tabs>
          <w:tab w:val="left" w:pos="360"/>
        </w:tabs>
        <w:spacing w:line="240" w:lineRule="auto"/>
        <w:ind w:hanging="630"/>
        <w:jc w:val="both"/>
        <w:rPr>
          <w:rFonts w:ascii="Times New Roman" w:hAnsi="Times New Roman" w:cs="Times New Roman"/>
          <w:sz w:val="24"/>
          <w:szCs w:val="24"/>
        </w:rPr>
      </w:pPr>
      <w:r w:rsidRPr="00413180">
        <w:rPr>
          <w:rFonts w:ascii="Times New Roman" w:hAnsi="Times New Roman" w:cs="Times New Roman"/>
          <w:sz w:val="24"/>
          <w:szCs w:val="24"/>
        </w:rPr>
        <w:t>Shimp, Terence &amp; J. Craig Andrews.2013. Advertising Promotion and Other Aspects of Integrated Marketing Communications 9</w:t>
      </w:r>
      <w:r w:rsidRPr="00413180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413180">
        <w:rPr>
          <w:rFonts w:ascii="Times New Roman" w:hAnsi="Times New Roman" w:cs="Times New Roman"/>
          <w:sz w:val="24"/>
          <w:szCs w:val="24"/>
        </w:rPr>
        <w:t xml:space="preserve"> Edition. Canada:Nelson Education, Ltd.</w:t>
      </w:r>
    </w:p>
    <w:p w:rsidR="007C068E" w:rsidRPr="00413180" w:rsidRDefault="007C068E" w:rsidP="007C068E">
      <w:pPr>
        <w:tabs>
          <w:tab w:val="left" w:pos="360"/>
        </w:tabs>
        <w:spacing w:line="240" w:lineRule="auto"/>
        <w:ind w:left="720" w:hanging="630"/>
        <w:jc w:val="both"/>
        <w:rPr>
          <w:rFonts w:ascii="Times New Roman" w:hAnsi="Times New Roman" w:cs="Times New Roman"/>
          <w:sz w:val="24"/>
          <w:szCs w:val="24"/>
        </w:rPr>
      </w:pPr>
      <w:r w:rsidRPr="00413180">
        <w:rPr>
          <w:rFonts w:ascii="Times New Roman" w:hAnsi="Times New Roman" w:cs="Times New Roman"/>
          <w:sz w:val="24"/>
          <w:szCs w:val="24"/>
        </w:rPr>
        <w:t xml:space="preserve">Ghozali, I.(2016). </w:t>
      </w:r>
      <w:r w:rsidRPr="00413180">
        <w:rPr>
          <w:rFonts w:ascii="Times New Roman" w:hAnsi="Times New Roman" w:cs="Times New Roman"/>
          <w:i/>
          <w:sz w:val="24"/>
          <w:szCs w:val="24"/>
        </w:rPr>
        <w:t xml:space="preserve">Aplikasi Analisis Multivariate dengan Program IBM SPSS </w:t>
      </w:r>
      <w:r w:rsidRPr="00413180">
        <w:rPr>
          <w:rFonts w:ascii="Times New Roman" w:hAnsi="Times New Roman" w:cs="Times New Roman"/>
          <w:sz w:val="24"/>
          <w:szCs w:val="24"/>
        </w:rPr>
        <w:t>25(8</w:t>
      </w:r>
      <w:r w:rsidRPr="00413180">
        <w:rPr>
          <w:rFonts w:ascii="Times New Roman" w:hAnsi="Times New Roman" w:cs="Times New Roman"/>
          <w:sz w:val="24"/>
          <w:szCs w:val="24"/>
          <w:vertAlign w:val="superscript"/>
        </w:rPr>
        <w:t xml:space="preserve">TH </w:t>
      </w:r>
      <w:r w:rsidRPr="00413180">
        <w:rPr>
          <w:rFonts w:ascii="Times New Roman" w:hAnsi="Times New Roman" w:cs="Times New Roman"/>
          <w:sz w:val="24"/>
          <w:szCs w:val="24"/>
        </w:rPr>
        <w:t xml:space="preserve">ed). Badan Penerbit Universitas Diponegoro. </w:t>
      </w:r>
    </w:p>
    <w:p w:rsidR="007C068E" w:rsidRDefault="007C068E" w:rsidP="007C068E">
      <w:pPr>
        <w:pStyle w:val="ListParagraph"/>
        <w:spacing w:after="0" w:line="240" w:lineRule="auto"/>
        <w:ind w:left="810" w:hanging="720"/>
        <w:jc w:val="both"/>
        <w:rPr>
          <w:rFonts w:ascii="Times New Roman" w:hAnsi="Times New Roman" w:cs="Times New Roman"/>
          <w:i/>
          <w:sz w:val="24"/>
          <w:szCs w:val="24"/>
        </w:rPr>
      </w:pPr>
      <w:r w:rsidRPr="00413180">
        <w:rPr>
          <w:rFonts w:ascii="Times New Roman" w:hAnsi="Times New Roman" w:cs="Times New Roman"/>
          <w:sz w:val="24"/>
          <w:szCs w:val="24"/>
        </w:rPr>
        <w:t xml:space="preserve">Miati , iis(2020). Pengaruh citra merk </w:t>
      </w:r>
      <w:r w:rsidRPr="00413180">
        <w:rPr>
          <w:rFonts w:ascii="Times New Roman" w:hAnsi="Times New Roman" w:cs="Times New Roman"/>
          <w:i/>
          <w:sz w:val="24"/>
          <w:szCs w:val="24"/>
        </w:rPr>
        <w:t>(brand image)</w:t>
      </w:r>
      <w:r w:rsidRPr="00413180">
        <w:rPr>
          <w:rFonts w:ascii="Times New Roman" w:hAnsi="Times New Roman" w:cs="Times New Roman"/>
          <w:sz w:val="24"/>
          <w:szCs w:val="24"/>
        </w:rPr>
        <w:t xml:space="preserve"> terhadap keputusan pembelian kerudung Deenay (studi kasus pada konsumen Gea Fashion Banjar).</w:t>
      </w:r>
      <w:r w:rsidRPr="00413180">
        <w:rPr>
          <w:rFonts w:ascii="Times New Roman" w:hAnsi="Times New Roman" w:cs="Times New Roman"/>
          <w:i/>
          <w:sz w:val="24"/>
          <w:szCs w:val="24"/>
        </w:rPr>
        <w:t>Jurnal Abiwara Vol. 1 No 2 .</w:t>
      </w:r>
    </w:p>
    <w:p w:rsidR="007C068E" w:rsidRPr="00413180" w:rsidRDefault="007C068E" w:rsidP="007C068E">
      <w:pPr>
        <w:pStyle w:val="ListParagraph"/>
        <w:spacing w:after="0" w:line="240" w:lineRule="auto"/>
        <w:ind w:left="810" w:hanging="720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7C068E" w:rsidRDefault="007C068E" w:rsidP="007C068E">
      <w:pPr>
        <w:pStyle w:val="ListParagraph"/>
        <w:spacing w:after="0" w:line="240" w:lineRule="auto"/>
        <w:ind w:left="810" w:hanging="720"/>
        <w:jc w:val="both"/>
        <w:rPr>
          <w:rFonts w:ascii="Times New Roman" w:hAnsi="Times New Roman" w:cs="Times New Roman"/>
          <w:i/>
          <w:sz w:val="24"/>
          <w:szCs w:val="24"/>
        </w:rPr>
      </w:pPr>
      <w:r w:rsidRPr="00413180">
        <w:rPr>
          <w:rFonts w:ascii="Times New Roman" w:hAnsi="Times New Roman" w:cs="Times New Roman"/>
          <w:sz w:val="24"/>
          <w:szCs w:val="24"/>
        </w:rPr>
        <w:t xml:space="preserve">Ansah , A. (2017). Analisis pengaruh desain produk , motivasi konsumen , dan citra merk terhadap keputusan pembelian Fakultas Ekonomi Universitas Islam Batik Surakarta. </w:t>
      </w:r>
      <w:r w:rsidRPr="00413180">
        <w:rPr>
          <w:rFonts w:ascii="Times New Roman" w:hAnsi="Times New Roman" w:cs="Times New Roman"/>
          <w:i/>
          <w:sz w:val="24"/>
          <w:szCs w:val="24"/>
        </w:rPr>
        <w:t>Jurnal nasional volume 1 no 02.</w:t>
      </w:r>
    </w:p>
    <w:p w:rsidR="007C068E" w:rsidRPr="00413180" w:rsidRDefault="007C068E" w:rsidP="007C068E">
      <w:pPr>
        <w:pStyle w:val="ListParagraph"/>
        <w:spacing w:after="0" w:line="240" w:lineRule="auto"/>
        <w:ind w:left="810" w:hanging="720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7C068E" w:rsidRDefault="007C068E" w:rsidP="007C068E">
      <w:pPr>
        <w:pStyle w:val="ListParagraph"/>
        <w:spacing w:after="0" w:line="240" w:lineRule="auto"/>
        <w:ind w:left="810" w:hanging="720"/>
        <w:jc w:val="both"/>
        <w:rPr>
          <w:rFonts w:ascii="Times New Roman" w:hAnsi="Times New Roman" w:cs="Times New Roman"/>
          <w:sz w:val="24"/>
          <w:szCs w:val="24"/>
        </w:rPr>
      </w:pPr>
      <w:r w:rsidRPr="00413180">
        <w:rPr>
          <w:rFonts w:ascii="Times New Roman" w:hAnsi="Times New Roman" w:cs="Times New Roman"/>
          <w:sz w:val="24"/>
          <w:szCs w:val="24"/>
        </w:rPr>
        <w:t xml:space="preserve">Dewi , R. N . T . (2019). Pengaruh kualitas produk , citra merk dan celebrity endorser terhadap keputusan pembelian smartphone melalui minat beli sebagai variabel Intervening. </w:t>
      </w:r>
      <w:r w:rsidRPr="00413180">
        <w:rPr>
          <w:rFonts w:ascii="Times New Roman" w:hAnsi="Times New Roman" w:cs="Times New Roman"/>
          <w:i/>
          <w:sz w:val="24"/>
          <w:szCs w:val="24"/>
        </w:rPr>
        <w:t>Ejournal Administrasi Bisnis volume 7 no 04</w:t>
      </w:r>
      <w:r w:rsidRPr="00413180">
        <w:rPr>
          <w:rFonts w:ascii="Times New Roman" w:hAnsi="Times New Roman" w:cs="Times New Roman"/>
          <w:sz w:val="24"/>
          <w:szCs w:val="24"/>
        </w:rPr>
        <w:t xml:space="preserve"> .</w:t>
      </w:r>
    </w:p>
    <w:p w:rsidR="007C068E" w:rsidRPr="00413180" w:rsidRDefault="007C068E" w:rsidP="007C068E">
      <w:pPr>
        <w:pStyle w:val="ListParagraph"/>
        <w:spacing w:after="0" w:line="240" w:lineRule="auto"/>
        <w:ind w:left="810" w:hanging="720"/>
        <w:jc w:val="both"/>
        <w:rPr>
          <w:rFonts w:ascii="Times New Roman" w:hAnsi="Times New Roman" w:cs="Times New Roman"/>
          <w:sz w:val="24"/>
          <w:szCs w:val="24"/>
        </w:rPr>
      </w:pPr>
    </w:p>
    <w:p w:rsidR="007C068E" w:rsidRDefault="007C068E" w:rsidP="007C068E">
      <w:pPr>
        <w:pStyle w:val="ListParagraph"/>
        <w:spacing w:after="0" w:line="240" w:lineRule="auto"/>
        <w:ind w:left="810" w:hanging="720"/>
        <w:jc w:val="both"/>
        <w:rPr>
          <w:rFonts w:ascii="Times New Roman" w:hAnsi="Times New Roman" w:cs="Times New Roman"/>
          <w:sz w:val="24"/>
          <w:szCs w:val="24"/>
        </w:rPr>
      </w:pPr>
      <w:r w:rsidRPr="00413180">
        <w:rPr>
          <w:rFonts w:ascii="Times New Roman" w:hAnsi="Times New Roman" w:cs="Times New Roman"/>
          <w:sz w:val="24"/>
          <w:szCs w:val="24"/>
        </w:rPr>
        <w:t xml:space="preserve">Heda , N . (2017) . Pengaruh celebrity endorser dan brand image terhadap keputusan pembelian Shampo (Studi kasus pada merk Clear) . In skripsi </w:t>
      </w:r>
    </w:p>
    <w:p w:rsidR="007C068E" w:rsidRPr="00413180" w:rsidRDefault="007C068E" w:rsidP="007C068E">
      <w:pPr>
        <w:pStyle w:val="ListParagraph"/>
        <w:spacing w:after="0" w:line="240" w:lineRule="auto"/>
        <w:ind w:left="810" w:hanging="720"/>
        <w:jc w:val="both"/>
        <w:rPr>
          <w:rFonts w:ascii="Times New Roman" w:hAnsi="Times New Roman" w:cs="Times New Roman"/>
          <w:sz w:val="24"/>
          <w:szCs w:val="24"/>
        </w:rPr>
      </w:pPr>
    </w:p>
    <w:p w:rsidR="007C068E" w:rsidRPr="00413180" w:rsidRDefault="007C068E" w:rsidP="007C068E">
      <w:pPr>
        <w:pStyle w:val="ListParagraph"/>
        <w:spacing w:after="0" w:line="240" w:lineRule="auto"/>
        <w:ind w:left="810" w:hanging="720"/>
        <w:jc w:val="both"/>
        <w:rPr>
          <w:rFonts w:ascii="Times New Roman" w:hAnsi="Times New Roman" w:cs="Times New Roman"/>
          <w:i/>
          <w:sz w:val="24"/>
          <w:szCs w:val="24"/>
        </w:rPr>
      </w:pPr>
      <w:r w:rsidRPr="00413180">
        <w:rPr>
          <w:rFonts w:ascii="Times New Roman" w:hAnsi="Times New Roman" w:cs="Times New Roman"/>
          <w:sz w:val="24"/>
          <w:szCs w:val="24"/>
        </w:rPr>
        <w:t xml:space="preserve">Fitriyani syarifatul &amp;Suparwi(2020). Pengaruh </w:t>
      </w:r>
      <w:r w:rsidRPr="00413180">
        <w:rPr>
          <w:rFonts w:ascii="Times New Roman" w:hAnsi="Times New Roman" w:cs="Times New Roman"/>
          <w:i/>
          <w:sz w:val="24"/>
          <w:szCs w:val="24"/>
        </w:rPr>
        <w:t>product knowledge</w:t>
      </w:r>
      <w:r w:rsidRPr="00413180">
        <w:rPr>
          <w:rFonts w:ascii="Times New Roman" w:hAnsi="Times New Roman" w:cs="Times New Roman"/>
          <w:sz w:val="24"/>
          <w:szCs w:val="24"/>
        </w:rPr>
        <w:t xml:space="preserve"> ,</w:t>
      </w:r>
      <w:r w:rsidRPr="00413180">
        <w:rPr>
          <w:rFonts w:ascii="Times New Roman" w:hAnsi="Times New Roman" w:cs="Times New Roman"/>
          <w:i/>
          <w:sz w:val="24"/>
          <w:szCs w:val="24"/>
        </w:rPr>
        <w:t>brand image</w:t>
      </w:r>
      <w:r w:rsidRPr="00413180">
        <w:rPr>
          <w:rFonts w:ascii="Times New Roman" w:hAnsi="Times New Roman" w:cs="Times New Roman"/>
          <w:sz w:val="24"/>
          <w:szCs w:val="24"/>
        </w:rPr>
        <w:t xml:space="preserve"> , </w:t>
      </w:r>
      <w:r w:rsidRPr="00413180">
        <w:rPr>
          <w:rFonts w:ascii="Times New Roman" w:hAnsi="Times New Roman" w:cs="Times New Roman"/>
          <w:i/>
          <w:sz w:val="24"/>
          <w:szCs w:val="24"/>
        </w:rPr>
        <w:t xml:space="preserve">brand ambassador </w:t>
      </w:r>
      <w:r w:rsidRPr="00413180">
        <w:rPr>
          <w:rFonts w:ascii="Times New Roman" w:hAnsi="Times New Roman" w:cs="Times New Roman"/>
          <w:sz w:val="24"/>
          <w:szCs w:val="24"/>
        </w:rPr>
        <w:t xml:space="preserve">terhadap keputusan pembelian top white coffe mahasiswa FEBI IAIN Kudus 2016-2017. </w:t>
      </w:r>
      <w:r w:rsidRPr="00413180">
        <w:rPr>
          <w:rFonts w:ascii="Times New Roman" w:hAnsi="Times New Roman" w:cs="Times New Roman"/>
          <w:i/>
          <w:sz w:val="24"/>
          <w:szCs w:val="24"/>
        </w:rPr>
        <w:t>Jurnal Bisnis dan Manajemen Islamvolume 8 nomor 2 .</w:t>
      </w:r>
    </w:p>
    <w:p w:rsidR="007C068E" w:rsidRDefault="007C068E" w:rsidP="007C068E">
      <w:pPr>
        <w:pStyle w:val="ListParagraph"/>
        <w:spacing w:after="0" w:line="240" w:lineRule="auto"/>
        <w:ind w:left="810" w:hanging="720"/>
        <w:jc w:val="both"/>
        <w:rPr>
          <w:rFonts w:ascii="Times New Roman" w:hAnsi="Times New Roman" w:cs="Times New Roman"/>
          <w:i/>
          <w:sz w:val="24"/>
          <w:szCs w:val="24"/>
        </w:rPr>
      </w:pPr>
      <w:r w:rsidRPr="00413180">
        <w:rPr>
          <w:rFonts w:ascii="Times New Roman" w:hAnsi="Times New Roman" w:cs="Times New Roman"/>
          <w:sz w:val="24"/>
          <w:szCs w:val="24"/>
        </w:rPr>
        <w:t xml:space="preserve">Ariella , irfan rizqullah(2018). Pengaruh kualitas produk , harga produk dan desain produk terhadap keputusan pembelian konsumen Mazelinid. </w:t>
      </w:r>
      <w:r w:rsidRPr="00413180">
        <w:rPr>
          <w:rFonts w:ascii="Times New Roman" w:hAnsi="Times New Roman" w:cs="Times New Roman"/>
          <w:i/>
          <w:sz w:val="24"/>
          <w:szCs w:val="24"/>
        </w:rPr>
        <w:t>Jurnal Manajemen dan Start-up volume 3 nomor 1</w:t>
      </w:r>
      <w:r w:rsidRPr="00413180">
        <w:rPr>
          <w:rFonts w:ascii="Times New Roman" w:hAnsi="Times New Roman" w:cs="Times New Roman"/>
          <w:sz w:val="24"/>
          <w:szCs w:val="24"/>
        </w:rPr>
        <w:t>.</w:t>
      </w:r>
      <w:r w:rsidRPr="00413180">
        <w:rPr>
          <w:rFonts w:ascii="Times New Roman" w:hAnsi="Times New Roman" w:cs="Times New Roman"/>
          <w:i/>
          <w:sz w:val="24"/>
          <w:szCs w:val="24"/>
        </w:rPr>
        <w:t>.</w:t>
      </w:r>
    </w:p>
    <w:p w:rsidR="007C068E" w:rsidRPr="00413180" w:rsidRDefault="007C068E" w:rsidP="007C068E">
      <w:pPr>
        <w:pStyle w:val="ListParagraph"/>
        <w:spacing w:after="0" w:line="240" w:lineRule="auto"/>
        <w:ind w:left="810" w:hanging="720"/>
        <w:jc w:val="both"/>
        <w:rPr>
          <w:rFonts w:ascii="Times New Roman" w:hAnsi="Times New Roman" w:cs="Times New Roman"/>
          <w:sz w:val="24"/>
          <w:szCs w:val="24"/>
        </w:rPr>
      </w:pPr>
    </w:p>
    <w:p w:rsidR="007C068E" w:rsidRDefault="007C068E" w:rsidP="007C068E">
      <w:pPr>
        <w:pStyle w:val="ListParagraph"/>
        <w:spacing w:after="0" w:line="240" w:lineRule="auto"/>
        <w:ind w:left="810" w:hanging="720"/>
        <w:jc w:val="both"/>
        <w:rPr>
          <w:rFonts w:ascii="Times New Roman" w:hAnsi="Times New Roman" w:cs="Times New Roman"/>
          <w:i/>
          <w:sz w:val="24"/>
          <w:szCs w:val="24"/>
        </w:rPr>
      </w:pPr>
      <w:r w:rsidRPr="00413180">
        <w:rPr>
          <w:rFonts w:ascii="Times New Roman" w:hAnsi="Times New Roman" w:cs="Times New Roman"/>
          <w:sz w:val="24"/>
          <w:szCs w:val="24"/>
        </w:rPr>
        <w:lastRenderedPageBreak/>
        <w:t xml:space="preserve">Ulfami , paquita (2020). Pengaruh desain produk , keragaman produk , dan harga terhadap keputusan pembelian pada </w:t>
      </w:r>
      <w:r w:rsidRPr="00413180">
        <w:rPr>
          <w:rFonts w:ascii="Times New Roman" w:hAnsi="Times New Roman" w:cs="Times New Roman"/>
          <w:i/>
          <w:sz w:val="24"/>
          <w:szCs w:val="24"/>
        </w:rPr>
        <w:t>online shop Giyomi</w:t>
      </w:r>
      <w:r w:rsidRPr="00413180">
        <w:rPr>
          <w:rFonts w:ascii="Times New Roman" w:hAnsi="Times New Roman" w:cs="Times New Roman"/>
          <w:sz w:val="24"/>
          <w:szCs w:val="24"/>
        </w:rPr>
        <w:t xml:space="preserve"> melalui Shopee. </w:t>
      </w:r>
      <w:r w:rsidRPr="00413180">
        <w:rPr>
          <w:rFonts w:ascii="Times New Roman" w:hAnsi="Times New Roman" w:cs="Times New Roman"/>
          <w:i/>
          <w:sz w:val="24"/>
          <w:szCs w:val="24"/>
        </w:rPr>
        <w:t>Jurnal Pendidikan Tat</w:t>
      </w:r>
      <w:r>
        <w:rPr>
          <w:rFonts w:ascii="Times New Roman" w:hAnsi="Times New Roman" w:cs="Times New Roman"/>
          <w:i/>
          <w:sz w:val="24"/>
          <w:szCs w:val="24"/>
        </w:rPr>
        <w:t xml:space="preserve">aNiaga(JPTN) Volume 08 no 01 . </w:t>
      </w:r>
    </w:p>
    <w:p w:rsidR="007C068E" w:rsidRPr="00413180" w:rsidRDefault="007C068E" w:rsidP="007C068E">
      <w:pPr>
        <w:pStyle w:val="ListParagraph"/>
        <w:spacing w:after="0" w:line="240" w:lineRule="auto"/>
        <w:ind w:left="810" w:hanging="720"/>
        <w:jc w:val="both"/>
        <w:rPr>
          <w:rFonts w:ascii="Times New Roman" w:hAnsi="Times New Roman" w:cs="Times New Roman"/>
          <w:i/>
          <w:sz w:val="24"/>
          <w:szCs w:val="24"/>
        </w:rPr>
      </w:pPr>
      <w:r w:rsidRPr="00413180">
        <w:rPr>
          <w:rFonts w:ascii="Times New Roman" w:hAnsi="Times New Roman" w:cs="Times New Roman"/>
          <w:i/>
          <w:sz w:val="24"/>
          <w:szCs w:val="24"/>
        </w:rPr>
        <w:t xml:space="preserve"> </w:t>
      </w:r>
    </w:p>
    <w:p w:rsidR="007C068E" w:rsidRPr="00413180" w:rsidRDefault="007C068E" w:rsidP="007C068E">
      <w:pPr>
        <w:pStyle w:val="ListParagraph"/>
        <w:spacing w:after="0" w:line="240" w:lineRule="auto"/>
        <w:ind w:left="810" w:hanging="720"/>
        <w:jc w:val="both"/>
        <w:rPr>
          <w:rFonts w:ascii="Times New Roman" w:hAnsi="Times New Roman" w:cs="Times New Roman"/>
          <w:i/>
          <w:sz w:val="24"/>
          <w:szCs w:val="24"/>
        </w:rPr>
      </w:pPr>
      <w:r w:rsidRPr="00413180">
        <w:rPr>
          <w:rFonts w:ascii="Times New Roman" w:hAnsi="Times New Roman" w:cs="Times New Roman"/>
          <w:sz w:val="24"/>
          <w:szCs w:val="24"/>
        </w:rPr>
        <w:t xml:space="preserve">Gunawan , Candra &amp; S. Panjta Djati (2018). Pengaruh </w:t>
      </w:r>
      <w:r w:rsidRPr="00413180">
        <w:rPr>
          <w:rFonts w:ascii="Times New Roman" w:hAnsi="Times New Roman" w:cs="Times New Roman"/>
          <w:i/>
          <w:sz w:val="24"/>
          <w:szCs w:val="24"/>
        </w:rPr>
        <w:t>personal selling</w:t>
      </w:r>
      <w:r w:rsidRPr="00413180">
        <w:rPr>
          <w:rFonts w:ascii="Times New Roman" w:hAnsi="Times New Roman" w:cs="Times New Roman"/>
          <w:sz w:val="24"/>
          <w:szCs w:val="24"/>
        </w:rPr>
        <w:t xml:space="preserve"> ,</w:t>
      </w:r>
      <w:r w:rsidRPr="00413180">
        <w:rPr>
          <w:rFonts w:ascii="Times New Roman" w:hAnsi="Times New Roman" w:cs="Times New Roman"/>
          <w:i/>
          <w:sz w:val="24"/>
          <w:szCs w:val="24"/>
        </w:rPr>
        <w:t>celebrity endorser</w:t>
      </w:r>
      <w:r w:rsidRPr="00413180">
        <w:rPr>
          <w:rFonts w:ascii="Times New Roman" w:hAnsi="Times New Roman" w:cs="Times New Roman"/>
          <w:sz w:val="24"/>
          <w:szCs w:val="24"/>
        </w:rPr>
        <w:t xml:space="preserve"> dan </w:t>
      </w:r>
      <w:r w:rsidRPr="00413180">
        <w:rPr>
          <w:rFonts w:ascii="Times New Roman" w:hAnsi="Times New Roman" w:cs="Times New Roman"/>
          <w:i/>
          <w:sz w:val="24"/>
          <w:szCs w:val="24"/>
        </w:rPr>
        <w:t>trust</w:t>
      </w:r>
      <w:r w:rsidRPr="00413180">
        <w:rPr>
          <w:rFonts w:ascii="Times New Roman" w:hAnsi="Times New Roman" w:cs="Times New Roman"/>
          <w:sz w:val="24"/>
          <w:szCs w:val="24"/>
        </w:rPr>
        <w:t xml:space="preserve"> terhadap keputusan pembelian produk MI1 Global (studi kasus pada PT Mione Global Indonesia’MI1). </w:t>
      </w:r>
      <w:r w:rsidRPr="00413180">
        <w:rPr>
          <w:rFonts w:ascii="Times New Roman" w:hAnsi="Times New Roman" w:cs="Times New Roman"/>
          <w:i/>
          <w:sz w:val="24"/>
          <w:szCs w:val="24"/>
        </w:rPr>
        <w:t>Jurnal Ilmiah Bisnis Volume 1 no 1.</w:t>
      </w:r>
    </w:p>
    <w:p w:rsidR="007C068E" w:rsidRDefault="007C068E" w:rsidP="007C068E">
      <w:pPr>
        <w:pStyle w:val="ListParagraph"/>
        <w:spacing w:line="240" w:lineRule="auto"/>
        <w:ind w:left="810" w:hanging="810"/>
        <w:jc w:val="both"/>
        <w:rPr>
          <w:rFonts w:ascii="Times New Roman" w:hAnsi="Times New Roman" w:cs="Times New Roman"/>
          <w:i/>
          <w:sz w:val="24"/>
          <w:szCs w:val="24"/>
        </w:rPr>
      </w:pPr>
      <w:r w:rsidRPr="00413180">
        <w:rPr>
          <w:rFonts w:ascii="Times New Roman" w:hAnsi="Times New Roman" w:cs="Times New Roman"/>
          <w:sz w:val="24"/>
          <w:szCs w:val="24"/>
        </w:rPr>
        <w:t xml:space="preserve">Andrianto , Nur faiz &amp; Endang sutrasmawati (2016). Pengaruh </w:t>
      </w:r>
      <w:r w:rsidRPr="00413180">
        <w:rPr>
          <w:rFonts w:ascii="Times New Roman" w:hAnsi="Times New Roman" w:cs="Times New Roman"/>
          <w:i/>
          <w:sz w:val="24"/>
          <w:szCs w:val="24"/>
        </w:rPr>
        <w:t>celebrity endorser</w:t>
      </w:r>
      <w:r w:rsidRPr="00413180">
        <w:rPr>
          <w:rFonts w:ascii="Times New Roman" w:hAnsi="Times New Roman" w:cs="Times New Roman"/>
          <w:sz w:val="24"/>
          <w:szCs w:val="24"/>
        </w:rPr>
        <w:t xml:space="preserve"> dan </w:t>
      </w:r>
      <w:r w:rsidRPr="00413180">
        <w:rPr>
          <w:rFonts w:ascii="Times New Roman" w:hAnsi="Times New Roman" w:cs="Times New Roman"/>
          <w:i/>
          <w:sz w:val="24"/>
          <w:szCs w:val="24"/>
        </w:rPr>
        <w:t>brand image</w:t>
      </w:r>
      <w:r w:rsidRPr="00413180">
        <w:rPr>
          <w:rFonts w:ascii="Times New Roman" w:hAnsi="Times New Roman" w:cs="Times New Roman"/>
          <w:sz w:val="24"/>
          <w:szCs w:val="24"/>
        </w:rPr>
        <w:t xml:space="preserve"> pada keputusan pembelian Smartphone Samsung (Studi kasus pada  mahasiswa Universitas Negeri Semarang) . </w:t>
      </w:r>
      <w:r w:rsidRPr="00413180">
        <w:rPr>
          <w:rFonts w:ascii="Times New Roman" w:hAnsi="Times New Roman" w:cs="Times New Roman"/>
          <w:i/>
          <w:sz w:val="24"/>
          <w:szCs w:val="24"/>
        </w:rPr>
        <w:t>Management Analysis Journal 5(2).</w:t>
      </w:r>
    </w:p>
    <w:p w:rsidR="007C068E" w:rsidRPr="00413180" w:rsidRDefault="007C068E" w:rsidP="007C068E">
      <w:pPr>
        <w:pStyle w:val="ListParagraph"/>
        <w:spacing w:line="240" w:lineRule="auto"/>
        <w:ind w:left="810" w:hanging="810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7C068E" w:rsidRPr="00413180" w:rsidRDefault="007C068E" w:rsidP="007C068E">
      <w:pPr>
        <w:pStyle w:val="ListParagraph"/>
        <w:spacing w:line="240" w:lineRule="auto"/>
        <w:ind w:left="810" w:hanging="810"/>
        <w:jc w:val="both"/>
        <w:rPr>
          <w:rFonts w:ascii="Times New Roman" w:hAnsi="Times New Roman" w:cs="Times New Roman"/>
          <w:sz w:val="24"/>
          <w:szCs w:val="24"/>
        </w:rPr>
      </w:pPr>
      <w:r w:rsidRPr="00413180">
        <w:rPr>
          <w:rFonts w:ascii="Times New Roman" w:hAnsi="Times New Roman" w:cs="Times New Roman"/>
          <w:sz w:val="24"/>
          <w:szCs w:val="24"/>
        </w:rPr>
        <w:t xml:space="preserve">Maindoka , Lifia filia </w:t>
      </w:r>
      <w:r w:rsidRPr="00413180">
        <w:rPr>
          <w:rFonts w:ascii="Times New Roman" w:hAnsi="Times New Roman" w:cs="Times New Roman"/>
          <w:i/>
          <w:sz w:val="24"/>
          <w:szCs w:val="24"/>
        </w:rPr>
        <w:t>et all</w:t>
      </w:r>
      <w:r w:rsidRPr="00413180">
        <w:rPr>
          <w:rFonts w:ascii="Times New Roman" w:hAnsi="Times New Roman" w:cs="Times New Roman"/>
          <w:sz w:val="24"/>
          <w:szCs w:val="24"/>
        </w:rPr>
        <w:t xml:space="preserve"> . (2018).Analisis pengaruh citra merk , harga dan desain produk terhadap keputusan pembelian mobil Nissan Grand Livina pada PT. Wahana Wirawan Manado. </w:t>
      </w:r>
      <w:r w:rsidRPr="00413180">
        <w:rPr>
          <w:rFonts w:ascii="Times New Roman" w:hAnsi="Times New Roman" w:cs="Times New Roman"/>
          <w:i/>
          <w:sz w:val="24"/>
          <w:szCs w:val="24"/>
        </w:rPr>
        <w:t>Jurnal EMBA Vol. 6 no 03.</w:t>
      </w:r>
    </w:p>
    <w:p w:rsidR="007C068E" w:rsidRPr="009E4700" w:rsidRDefault="007C068E" w:rsidP="007C068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52752F" w:rsidRPr="007C068E" w:rsidRDefault="001F4A02" w:rsidP="007C068E">
      <w:pPr>
        <w:tabs>
          <w:tab w:val="left" w:pos="72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13180">
        <w:rPr>
          <w:rFonts w:ascii="Times New Roman" w:hAnsi="Times New Roman" w:cs="Times New Roman"/>
          <w:sz w:val="24"/>
          <w:szCs w:val="24"/>
        </w:rPr>
        <w:fldChar w:fldCharType="end"/>
      </w:r>
    </w:p>
    <w:p w:rsidR="00D00B8F" w:rsidRDefault="00D00B8F" w:rsidP="007C068E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DE10D3" w:rsidRDefault="00DE10D3" w:rsidP="007C068E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DE10D3" w:rsidRDefault="00DE10D3" w:rsidP="007C068E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DE10D3" w:rsidRDefault="00DE10D3" w:rsidP="007C068E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DE10D3" w:rsidRDefault="00DE10D3" w:rsidP="007C068E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DE10D3" w:rsidRDefault="00DE10D3" w:rsidP="007C068E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DE10D3" w:rsidRDefault="00DE10D3" w:rsidP="007C068E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DE10D3" w:rsidRDefault="00DE10D3" w:rsidP="007C068E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E9698E" w:rsidRPr="00BD0AFD" w:rsidRDefault="00E9698E" w:rsidP="007C068E">
      <w:pPr>
        <w:pStyle w:val="Heading1"/>
        <w:numPr>
          <w:ilvl w:val="0"/>
          <w:numId w:val="0"/>
        </w:numPr>
        <w:jc w:val="both"/>
        <w:rPr>
          <w:rFonts w:cs="Times New Roman"/>
          <w:szCs w:val="24"/>
        </w:rPr>
      </w:pPr>
    </w:p>
    <w:sectPr w:rsidR="00E9698E" w:rsidRPr="00BD0AFD" w:rsidSect="00D04EB8">
      <w:headerReference w:type="default" r:id="rId8"/>
      <w:footerReference w:type="default" r:id="rId9"/>
      <w:footerReference w:type="first" r:id="rId10"/>
      <w:pgSz w:w="12240" w:h="15840"/>
      <w:pgMar w:top="2268" w:right="1701" w:bottom="1701" w:left="2268" w:header="720" w:footer="720" w:gutter="0"/>
      <w:pgNumType w:start="76"/>
      <w:cols w:space="720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893461" w:rsidRDefault="00893461" w:rsidP="00BD0AFD">
      <w:pPr>
        <w:spacing w:after="0" w:line="240" w:lineRule="auto"/>
      </w:pPr>
      <w:r>
        <w:separator/>
      </w:r>
    </w:p>
  </w:endnote>
  <w:endnote w:type="continuationSeparator" w:id="1">
    <w:p w:rsidR="00893461" w:rsidRDefault="00893461" w:rsidP="00BD0AF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inion Pro">
    <w:panose1 w:val="00000000000000000000"/>
    <w:charset w:val="00"/>
    <w:family w:val="roman"/>
    <w:notTrueType/>
    <w:pitch w:val="variable"/>
    <w:sig w:usb0="E00002AF" w:usb1="5000E07B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 MT">
    <w:altName w:val="Arial"/>
    <w:charset w:val="01"/>
    <w:family w:val="swiss"/>
    <w:pitch w:val="variable"/>
    <w:sig w:usb0="00000000" w:usb1="00000000" w:usb2="00000000" w:usb3="00000000" w:csb0="00000000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778EF" w:rsidRDefault="00A778EF">
    <w:pPr>
      <w:pStyle w:val="Footer"/>
      <w:jc w:val="center"/>
    </w:pPr>
  </w:p>
  <w:p w:rsidR="004052D1" w:rsidRDefault="004052D1">
    <w:pPr>
      <w:pStyle w:val="Footer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298437"/>
      <w:docPartObj>
        <w:docPartGallery w:val="Page Numbers (Bottom of Page)"/>
        <w:docPartUnique/>
      </w:docPartObj>
    </w:sdtPr>
    <w:sdtContent>
      <w:p w:rsidR="004052D1" w:rsidRDefault="001F4A02">
        <w:pPr>
          <w:pStyle w:val="Footer"/>
          <w:jc w:val="center"/>
        </w:pPr>
        <w:fldSimple w:instr=" PAGE   \* MERGEFORMAT ">
          <w:r w:rsidR="00D04EB8">
            <w:rPr>
              <w:noProof/>
            </w:rPr>
            <w:t>76</w:t>
          </w:r>
        </w:fldSimple>
      </w:p>
    </w:sdtContent>
  </w:sdt>
  <w:p w:rsidR="004052D1" w:rsidRDefault="004052D1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893461" w:rsidRDefault="00893461" w:rsidP="00BD0AFD">
      <w:pPr>
        <w:spacing w:after="0" w:line="240" w:lineRule="auto"/>
      </w:pPr>
      <w:r>
        <w:separator/>
      </w:r>
    </w:p>
  </w:footnote>
  <w:footnote w:type="continuationSeparator" w:id="1">
    <w:p w:rsidR="00893461" w:rsidRDefault="00893461" w:rsidP="00BD0AF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927077"/>
      <w:docPartObj>
        <w:docPartGallery w:val="Page Numbers (Top of Page)"/>
        <w:docPartUnique/>
      </w:docPartObj>
    </w:sdtPr>
    <w:sdtContent>
      <w:p w:rsidR="007F6DBC" w:rsidRDefault="007F6DBC">
        <w:pPr>
          <w:pStyle w:val="Header"/>
          <w:jc w:val="right"/>
        </w:pPr>
        <w:fldSimple w:instr=" PAGE   \* MERGEFORMAT ">
          <w:r w:rsidR="00D04EB8">
            <w:rPr>
              <w:noProof/>
            </w:rPr>
            <w:t>78</w:t>
          </w:r>
        </w:fldSimple>
      </w:p>
    </w:sdtContent>
  </w:sdt>
  <w:p w:rsidR="007F6DBC" w:rsidRDefault="007F6DBC">
    <w:pPr>
      <w:pStyle w:val="Header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5611AD"/>
    <w:multiLevelType w:val="hybridMultilevel"/>
    <w:tmpl w:val="0B8C8018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>
    <w:nsid w:val="008B15A1"/>
    <w:multiLevelType w:val="hybridMultilevel"/>
    <w:tmpl w:val="04F4770C"/>
    <w:lvl w:ilvl="0" w:tplc="0409000F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>
    <w:nsid w:val="00B97661"/>
    <w:multiLevelType w:val="hybridMultilevel"/>
    <w:tmpl w:val="D1AAE210"/>
    <w:lvl w:ilvl="0" w:tplc="E5940E9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045317FB"/>
    <w:multiLevelType w:val="hybridMultilevel"/>
    <w:tmpl w:val="3586A04A"/>
    <w:lvl w:ilvl="0" w:tplc="32F4289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>
    <w:nsid w:val="058E493E"/>
    <w:multiLevelType w:val="hybridMultilevel"/>
    <w:tmpl w:val="86DAE934"/>
    <w:lvl w:ilvl="0" w:tplc="35A41FF0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>
    <w:nsid w:val="08112590"/>
    <w:multiLevelType w:val="hybridMultilevel"/>
    <w:tmpl w:val="23A2589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0AF51D45"/>
    <w:multiLevelType w:val="hybridMultilevel"/>
    <w:tmpl w:val="720A4324"/>
    <w:lvl w:ilvl="0" w:tplc="8AC40BF0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>
    <w:nsid w:val="0B81753C"/>
    <w:multiLevelType w:val="hybridMultilevel"/>
    <w:tmpl w:val="577C9150"/>
    <w:lvl w:ilvl="0" w:tplc="6D68B3AC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>
    <w:nsid w:val="0D5526A6"/>
    <w:multiLevelType w:val="hybridMultilevel"/>
    <w:tmpl w:val="6304EA62"/>
    <w:lvl w:ilvl="0" w:tplc="627246EC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>
    <w:nsid w:val="10245FD8"/>
    <w:multiLevelType w:val="hybridMultilevel"/>
    <w:tmpl w:val="EEA6EA4C"/>
    <w:lvl w:ilvl="0" w:tplc="E8CA2AA2">
      <w:start w:val="1"/>
      <w:numFmt w:val="decimal"/>
      <w:lvlText w:val="%1."/>
      <w:lvlJc w:val="left"/>
      <w:pPr>
        <w:ind w:left="1080" w:hanging="360"/>
      </w:pPr>
      <w:rPr>
        <w:rFonts w:hint="default"/>
        <w:i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>
    <w:nsid w:val="10A70723"/>
    <w:multiLevelType w:val="hybridMultilevel"/>
    <w:tmpl w:val="D36C808E"/>
    <w:lvl w:ilvl="0" w:tplc="400ECAA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>
    <w:nsid w:val="156509E3"/>
    <w:multiLevelType w:val="hybridMultilevel"/>
    <w:tmpl w:val="BBC62F04"/>
    <w:lvl w:ilvl="0" w:tplc="0409000F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0D862896">
      <w:start w:val="3"/>
      <w:numFmt w:val="upperLetter"/>
      <w:lvlText w:val="%4."/>
      <w:lvlJc w:val="left"/>
      <w:pPr>
        <w:ind w:left="3600" w:hanging="360"/>
      </w:pPr>
      <w:rPr>
        <w:rFonts w:hint="default"/>
      </w:rPr>
    </w:lvl>
    <w:lvl w:ilvl="4" w:tplc="4022CCCE">
      <w:start w:val="2"/>
      <w:numFmt w:val="bullet"/>
      <w:lvlText w:val="-"/>
      <w:lvlJc w:val="left"/>
      <w:pPr>
        <w:ind w:left="4320" w:hanging="360"/>
      </w:pPr>
      <w:rPr>
        <w:rFonts w:ascii="Times New Roman" w:eastAsiaTheme="minorHAnsi" w:hAnsi="Times New Roman" w:cs="Times New Roman" w:hint="default"/>
      </w:rPr>
    </w:lvl>
    <w:lvl w:ilvl="5" w:tplc="D00A8C8A">
      <w:start w:val="1"/>
      <w:numFmt w:val="decimal"/>
      <w:lvlText w:val="%6"/>
      <w:lvlJc w:val="left"/>
      <w:pPr>
        <w:ind w:left="5220" w:hanging="360"/>
      </w:pPr>
      <w:rPr>
        <w:rFonts w:hint="default"/>
        <w:sz w:val="22"/>
      </w:rPr>
    </w:lvl>
    <w:lvl w:ilvl="6" w:tplc="17D48B1A">
      <w:start w:val="1"/>
      <w:numFmt w:val="decimal"/>
      <w:lvlText w:val="%7)"/>
      <w:lvlJc w:val="left"/>
      <w:pPr>
        <w:ind w:left="5760" w:hanging="360"/>
      </w:pPr>
      <w:rPr>
        <w:rFonts w:hint="default"/>
      </w:r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>
    <w:nsid w:val="15C96CAB"/>
    <w:multiLevelType w:val="hybridMultilevel"/>
    <w:tmpl w:val="35EC01DC"/>
    <w:lvl w:ilvl="0" w:tplc="D58C1C7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>
    <w:nsid w:val="1C6B6043"/>
    <w:multiLevelType w:val="hybridMultilevel"/>
    <w:tmpl w:val="F4620538"/>
    <w:lvl w:ilvl="0" w:tplc="8C1A240A">
      <w:start w:val="8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>
    <w:nsid w:val="1CAE0024"/>
    <w:multiLevelType w:val="hybridMultilevel"/>
    <w:tmpl w:val="CD14F148"/>
    <w:lvl w:ilvl="0" w:tplc="04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>
    <w:nsid w:val="1CBB6E5B"/>
    <w:multiLevelType w:val="hybridMultilevel"/>
    <w:tmpl w:val="4CEC7EA2"/>
    <w:lvl w:ilvl="0" w:tplc="5F00D6C2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6">
    <w:nsid w:val="1DA33AA1"/>
    <w:multiLevelType w:val="hybridMultilevel"/>
    <w:tmpl w:val="710C56A4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7">
    <w:nsid w:val="1E1673A6"/>
    <w:multiLevelType w:val="hybridMultilevel"/>
    <w:tmpl w:val="FB963BFE"/>
    <w:lvl w:ilvl="0" w:tplc="553404F2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8">
    <w:nsid w:val="1F506DF1"/>
    <w:multiLevelType w:val="hybridMultilevel"/>
    <w:tmpl w:val="D4463A74"/>
    <w:lvl w:ilvl="0" w:tplc="0409000F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9">
    <w:nsid w:val="1F511442"/>
    <w:multiLevelType w:val="hybridMultilevel"/>
    <w:tmpl w:val="4504319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1FA407CE"/>
    <w:multiLevelType w:val="hybridMultilevel"/>
    <w:tmpl w:val="CF5E07E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>
    <w:nsid w:val="1FAA6AE7"/>
    <w:multiLevelType w:val="hybridMultilevel"/>
    <w:tmpl w:val="E09AFD4A"/>
    <w:lvl w:ilvl="0" w:tplc="89449A4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2">
    <w:nsid w:val="22375004"/>
    <w:multiLevelType w:val="hybridMultilevel"/>
    <w:tmpl w:val="F4F03B46"/>
    <w:lvl w:ilvl="0" w:tplc="FF9A65B2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3">
    <w:nsid w:val="22695A3D"/>
    <w:multiLevelType w:val="hybridMultilevel"/>
    <w:tmpl w:val="45A07868"/>
    <w:lvl w:ilvl="0" w:tplc="74B60F0A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4">
    <w:nsid w:val="23176CDA"/>
    <w:multiLevelType w:val="hybridMultilevel"/>
    <w:tmpl w:val="7E70022E"/>
    <w:lvl w:ilvl="0" w:tplc="BC8A76D6">
      <w:start w:val="1"/>
      <w:numFmt w:val="decimal"/>
      <w:lvlText w:val="%1."/>
      <w:lvlJc w:val="left"/>
      <w:pPr>
        <w:ind w:left="1080" w:hanging="360"/>
      </w:pPr>
      <w:rPr>
        <w:rFonts w:hint="default"/>
        <w:i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5">
    <w:nsid w:val="240A4776"/>
    <w:multiLevelType w:val="hybridMultilevel"/>
    <w:tmpl w:val="FE00CB2E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25A15849"/>
    <w:multiLevelType w:val="hybridMultilevel"/>
    <w:tmpl w:val="1E60C66A"/>
    <w:lvl w:ilvl="0" w:tplc="00AC454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7">
    <w:nsid w:val="26095ADF"/>
    <w:multiLevelType w:val="hybridMultilevel"/>
    <w:tmpl w:val="ABBCD452"/>
    <w:lvl w:ilvl="0" w:tplc="435A2AF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8">
    <w:nsid w:val="260F50ED"/>
    <w:multiLevelType w:val="hybridMultilevel"/>
    <w:tmpl w:val="637AA71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2B30017B"/>
    <w:multiLevelType w:val="hybridMultilevel"/>
    <w:tmpl w:val="099CE8F0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0">
    <w:nsid w:val="2B477707"/>
    <w:multiLevelType w:val="hybridMultilevel"/>
    <w:tmpl w:val="D3E44E1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2D2A4DDF"/>
    <w:multiLevelType w:val="hybridMultilevel"/>
    <w:tmpl w:val="F59036C6"/>
    <w:lvl w:ilvl="0" w:tplc="86C807F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2">
    <w:nsid w:val="2D3D33D4"/>
    <w:multiLevelType w:val="hybridMultilevel"/>
    <w:tmpl w:val="81F2BFFA"/>
    <w:lvl w:ilvl="0" w:tplc="C34A6D96">
      <w:start w:val="1"/>
      <w:numFmt w:val="decimal"/>
      <w:lvlText w:val="%1."/>
      <w:lvlJc w:val="left"/>
      <w:pPr>
        <w:ind w:left="108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3">
    <w:nsid w:val="307F38B5"/>
    <w:multiLevelType w:val="hybridMultilevel"/>
    <w:tmpl w:val="EA9A96B4"/>
    <w:lvl w:ilvl="0" w:tplc="04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4">
    <w:nsid w:val="31694C5A"/>
    <w:multiLevelType w:val="hybridMultilevel"/>
    <w:tmpl w:val="CBC0FDDA"/>
    <w:lvl w:ilvl="0" w:tplc="4B4AA39A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5">
    <w:nsid w:val="332963DB"/>
    <w:multiLevelType w:val="hybridMultilevel"/>
    <w:tmpl w:val="247AD994"/>
    <w:lvl w:ilvl="0" w:tplc="619C2F2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6">
    <w:nsid w:val="39286867"/>
    <w:multiLevelType w:val="hybridMultilevel"/>
    <w:tmpl w:val="C7F81116"/>
    <w:lvl w:ilvl="0" w:tplc="3A1801A8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7">
    <w:nsid w:val="3F35026C"/>
    <w:multiLevelType w:val="hybridMultilevel"/>
    <w:tmpl w:val="5414FCB6"/>
    <w:lvl w:ilvl="0" w:tplc="156AD6EA">
      <w:start w:val="1"/>
      <w:numFmt w:val="lowerLetter"/>
      <w:lvlText w:val="%1."/>
      <w:lvlJc w:val="left"/>
      <w:pPr>
        <w:ind w:left="324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8">
    <w:nsid w:val="45406C8D"/>
    <w:multiLevelType w:val="hybridMultilevel"/>
    <w:tmpl w:val="3DA8AB2C"/>
    <w:lvl w:ilvl="0" w:tplc="CBE6DECE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9">
    <w:nsid w:val="466E2855"/>
    <w:multiLevelType w:val="hybridMultilevel"/>
    <w:tmpl w:val="02863F2C"/>
    <w:lvl w:ilvl="0" w:tplc="4330D6B2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0">
    <w:nsid w:val="4B233E28"/>
    <w:multiLevelType w:val="hybridMultilevel"/>
    <w:tmpl w:val="CDF26DAA"/>
    <w:lvl w:ilvl="0" w:tplc="D6E0EB84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1">
    <w:nsid w:val="4B43098C"/>
    <w:multiLevelType w:val="hybridMultilevel"/>
    <w:tmpl w:val="5FB065E2"/>
    <w:lvl w:ilvl="0" w:tplc="C062F7DC">
      <w:start w:val="1"/>
      <w:numFmt w:val="lowerLetter"/>
      <w:lvlText w:val="%1."/>
      <w:lvlJc w:val="left"/>
      <w:pPr>
        <w:ind w:left="40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25" w:hanging="360"/>
      </w:pPr>
    </w:lvl>
    <w:lvl w:ilvl="2" w:tplc="0409001B" w:tentative="1">
      <w:start w:val="1"/>
      <w:numFmt w:val="lowerRoman"/>
      <w:lvlText w:val="%3."/>
      <w:lvlJc w:val="right"/>
      <w:pPr>
        <w:ind w:left="1845" w:hanging="180"/>
      </w:pPr>
    </w:lvl>
    <w:lvl w:ilvl="3" w:tplc="0409000F" w:tentative="1">
      <w:start w:val="1"/>
      <w:numFmt w:val="decimal"/>
      <w:lvlText w:val="%4."/>
      <w:lvlJc w:val="left"/>
      <w:pPr>
        <w:ind w:left="2565" w:hanging="360"/>
      </w:pPr>
    </w:lvl>
    <w:lvl w:ilvl="4" w:tplc="04090019" w:tentative="1">
      <w:start w:val="1"/>
      <w:numFmt w:val="lowerLetter"/>
      <w:lvlText w:val="%5."/>
      <w:lvlJc w:val="left"/>
      <w:pPr>
        <w:ind w:left="3285" w:hanging="360"/>
      </w:pPr>
    </w:lvl>
    <w:lvl w:ilvl="5" w:tplc="0409001B" w:tentative="1">
      <w:start w:val="1"/>
      <w:numFmt w:val="lowerRoman"/>
      <w:lvlText w:val="%6."/>
      <w:lvlJc w:val="right"/>
      <w:pPr>
        <w:ind w:left="4005" w:hanging="180"/>
      </w:pPr>
    </w:lvl>
    <w:lvl w:ilvl="6" w:tplc="0409000F" w:tentative="1">
      <w:start w:val="1"/>
      <w:numFmt w:val="decimal"/>
      <w:lvlText w:val="%7."/>
      <w:lvlJc w:val="left"/>
      <w:pPr>
        <w:ind w:left="4725" w:hanging="360"/>
      </w:pPr>
    </w:lvl>
    <w:lvl w:ilvl="7" w:tplc="04090019" w:tentative="1">
      <w:start w:val="1"/>
      <w:numFmt w:val="lowerLetter"/>
      <w:lvlText w:val="%8."/>
      <w:lvlJc w:val="left"/>
      <w:pPr>
        <w:ind w:left="5445" w:hanging="360"/>
      </w:pPr>
    </w:lvl>
    <w:lvl w:ilvl="8" w:tplc="0409001B" w:tentative="1">
      <w:start w:val="1"/>
      <w:numFmt w:val="lowerRoman"/>
      <w:lvlText w:val="%9."/>
      <w:lvlJc w:val="right"/>
      <w:pPr>
        <w:ind w:left="6165" w:hanging="180"/>
      </w:pPr>
    </w:lvl>
  </w:abstractNum>
  <w:abstractNum w:abstractNumId="42">
    <w:nsid w:val="4D266C7D"/>
    <w:multiLevelType w:val="hybridMultilevel"/>
    <w:tmpl w:val="B6EAA0DC"/>
    <w:lvl w:ilvl="0" w:tplc="2CCE56D6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3">
    <w:nsid w:val="4F1F1333"/>
    <w:multiLevelType w:val="multilevel"/>
    <w:tmpl w:val="516C109C"/>
    <w:lvl w:ilvl="0">
      <w:start w:val="1"/>
      <w:numFmt w:val="decimal"/>
      <w:pStyle w:val="Heading1"/>
      <w:suff w:val="nothing"/>
      <w:lvlText w:val="%1"/>
      <w:lvlJc w:val="center"/>
      <w:pPr>
        <w:ind w:left="0" w:firstLine="0"/>
      </w:pPr>
      <w:rPr>
        <w:rFonts w:ascii="Times New Roman" w:hAnsi="Times New Roman" w:hint="default"/>
        <w:b w:val="0"/>
        <w:i w:val="0"/>
        <w:vanish/>
        <w:sz w:val="24"/>
      </w:rPr>
    </w:lvl>
    <w:lvl w:ilvl="1">
      <w:start w:val="1"/>
      <w:numFmt w:val="decimal"/>
      <w:pStyle w:val="Heading2"/>
      <w:lvlText w:val="%1%2"/>
      <w:lvlJc w:val="left"/>
      <w:pPr>
        <w:ind w:left="720" w:hanging="720"/>
      </w:pPr>
      <w:rPr>
        <w:rFonts w:ascii="Times New Roman" w:hAnsi="Times New Roman" w:hint="default"/>
        <w:b w:val="0"/>
        <w:i w:val="0"/>
        <w:vanish/>
        <w:sz w:val="24"/>
      </w:rPr>
    </w:lvl>
    <w:lvl w:ilvl="2">
      <w:start w:val="1"/>
      <w:numFmt w:val="decimal"/>
      <w:pStyle w:val="Heading3"/>
      <w:lvlText w:val="%1%2%3"/>
      <w:lvlJc w:val="left"/>
      <w:pPr>
        <w:ind w:left="1080" w:hanging="1080"/>
      </w:pPr>
      <w:rPr>
        <w:rFonts w:ascii="Times New Roman" w:hAnsi="Times New Roman" w:hint="default"/>
        <w:b w:val="0"/>
        <w:i w:val="0"/>
        <w:sz w:val="24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306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44">
    <w:nsid w:val="4FCA2C45"/>
    <w:multiLevelType w:val="hybridMultilevel"/>
    <w:tmpl w:val="AC00F3F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>
    <w:nsid w:val="55887F93"/>
    <w:multiLevelType w:val="hybridMultilevel"/>
    <w:tmpl w:val="3BE88234"/>
    <w:lvl w:ilvl="0" w:tplc="8968ECA6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6">
    <w:nsid w:val="55E44628"/>
    <w:multiLevelType w:val="hybridMultilevel"/>
    <w:tmpl w:val="AE78D782"/>
    <w:lvl w:ilvl="0" w:tplc="37ECE4F0">
      <w:start w:val="1"/>
      <w:numFmt w:val="lowerLetter"/>
      <w:lvlText w:val="%1."/>
      <w:lvlJc w:val="left"/>
      <w:pPr>
        <w:ind w:left="3060" w:hanging="360"/>
      </w:pPr>
      <w:rPr>
        <w:rFonts w:ascii="Times New Roman" w:eastAsiaTheme="minorHAnsi" w:hAnsi="Times New Roman" w:cs="Times New Roman"/>
      </w:r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7">
    <w:nsid w:val="56F718A8"/>
    <w:multiLevelType w:val="hybridMultilevel"/>
    <w:tmpl w:val="ABD2265C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>
    <w:nsid w:val="5904274E"/>
    <w:multiLevelType w:val="hybridMultilevel"/>
    <w:tmpl w:val="78585BC0"/>
    <w:lvl w:ilvl="0" w:tplc="215AF87C">
      <w:start w:val="1"/>
      <w:numFmt w:val="lowerLetter"/>
      <w:lvlText w:val="%1."/>
      <w:lvlJc w:val="left"/>
      <w:pPr>
        <w:ind w:left="324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9">
    <w:nsid w:val="593040D2"/>
    <w:multiLevelType w:val="hybridMultilevel"/>
    <w:tmpl w:val="E82A47F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>
    <w:nsid w:val="59A0216B"/>
    <w:multiLevelType w:val="hybridMultilevel"/>
    <w:tmpl w:val="991AF546"/>
    <w:lvl w:ilvl="0" w:tplc="3A5A1254">
      <w:start w:val="1"/>
      <w:numFmt w:val="lowerLetter"/>
      <w:lvlText w:val="%1."/>
      <w:lvlJc w:val="left"/>
      <w:pPr>
        <w:ind w:left="324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1">
    <w:nsid w:val="5AAB0F96"/>
    <w:multiLevelType w:val="hybridMultilevel"/>
    <w:tmpl w:val="FAAEB2D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>
    <w:nsid w:val="5C8E0596"/>
    <w:multiLevelType w:val="hybridMultilevel"/>
    <w:tmpl w:val="E4DC6D88"/>
    <w:lvl w:ilvl="0" w:tplc="CFE056C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3">
    <w:nsid w:val="64321E47"/>
    <w:multiLevelType w:val="hybridMultilevel"/>
    <w:tmpl w:val="33C8F8A2"/>
    <w:lvl w:ilvl="0" w:tplc="1CA67572">
      <w:start w:val="1"/>
      <w:numFmt w:val="lowerLetter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>
    <w:nsid w:val="667C6161"/>
    <w:multiLevelType w:val="hybridMultilevel"/>
    <w:tmpl w:val="482AE630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5">
    <w:nsid w:val="67F456B6"/>
    <w:multiLevelType w:val="hybridMultilevel"/>
    <w:tmpl w:val="27A2FCDE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6">
    <w:nsid w:val="6AB91224"/>
    <w:multiLevelType w:val="hybridMultilevel"/>
    <w:tmpl w:val="1A6600C2"/>
    <w:lvl w:ilvl="0" w:tplc="2C7853D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7">
    <w:nsid w:val="6B5F667B"/>
    <w:multiLevelType w:val="hybridMultilevel"/>
    <w:tmpl w:val="921804A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8">
    <w:nsid w:val="6B637DC2"/>
    <w:multiLevelType w:val="hybridMultilevel"/>
    <w:tmpl w:val="393E777C"/>
    <w:lvl w:ilvl="0" w:tplc="5198CA5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9">
    <w:nsid w:val="6EFB6EBC"/>
    <w:multiLevelType w:val="hybridMultilevel"/>
    <w:tmpl w:val="0B4A54F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0">
    <w:nsid w:val="72C543C2"/>
    <w:multiLevelType w:val="hybridMultilevel"/>
    <w:tmpl w:val="606EEDF6"/>
    <w:lvl w:ilvl="0" w:tplc="D51E9818">
      <w:start w:val="2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1">
    <w:nsid w:val="73CA6F95"/>
    <w:multiLevelType w:val="hybridMultilevel"/>
    <w:tmpl w:val="673CFCD6"/>
    <w:lvl w:ilvl="0" w:tplc="81E81C4E">
      <w:start w:val="1"/>
      <w:numFmt w:val="decimal"/>
      <w:lvlText w:val="%1)"/>
      <w:lvlJc w:val="left"/>
      <w:pPr>
        <w:ind w:left="21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2">
    <w:nsid w:val="74675862"/>
    <w:multiLevelType w:val="hybridMultilevel"/>
    <w:tmpl w:val="F6C2040A"/>
    <w:lvl w:ilvl="0" w:tplc="57F47DE4">
      <w:start w:val="1"/>
      <w:numFmt w:val="lowerLetter"/>
      <w:lvlText w:val="%1."/>
      <w:lvlJc w:val="left"/>
      <w:pPr>
        <w:ind w:left="153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50" w:hanging="360"/>
      </w:pPr>
    </w:lvl>
    <w:lvl w:ilvl="2" w:tplc="0409001B" w:tentative="1">
      <w:start w:val="1"/>
      <w:numFmt w:val="lowerRoman"/>
      <w:lvlText w:val="%3."/>
      <w:lvlJc w:val="right"/>
      <w:pPr>
        <w:ind w:left="2970" w:hanging="180"/>
      </w:pPr>
    </w:lvl>
    <w:lvl w:ilvl="3" w:tplc="0409000F" w:tentative="1">
      <w:start w:val="1"/>
      <w:numFmt w:val="decimal"/>
      <w:lvlText w:val="%4."/>
      <w:lvlJc w:val="left"/>
      <w:pPr>
        <w:ind w:left="3690" w:hanging="360"/>
      </w:pPr>
    </w:lvl>
    <w:lvl w:ilvl="4" w:tplc="04090019" w:tentative="1">
      <w:start w:val="1"/>
      <w:numFmt w:val="lowerLetter"/>
      <w:lvlText w:val="%5."/>
      <w:lvlJc w:val="left"/>
      <w:pPr>
        <w:ind w:left="4410" w:hanging="360"/>
      </w:pPr>
    </w:lvl>
    <w:lvl w:ilvl="5" w:tplc="0409001B" w:tentative="1">
      <w:start w:val="1"/>
      <w:numFmt w:val="lowerRoman"/>
      <w:lvlText w:val="%6."/>
      <w:lvlJc w:val="right"/>
      <w:pPr>
        <w:ind w:left="5130" w:hanging="180"/>
      </w:pPr>
    </w:lvl>
    <w:lvl w:ilvl="6" w:tplc="0409000F" w:tentative="1">
      <w:start w:val="1"/>
      <w:numFmt w:val="decimal"/>
      <w:lvlText w:val="%7."/>
      <w:lvlJc w:val="left"/>
      <w:pPr>
        <w:ind w:left="5850" w:hanging="360"/>
      </w:pPr>
    </w:lvl>
    <w:lvl w:ilvl="7" w:tplc="04090019" w:tentative="1">
      <w:start w:val="1"/>
      <w:numFmt w:val="lowerLetter"/>
      <w:lvlText w:val="%8."/>
      <w:lvlJc w:val="left"/>
      <w:pPr>
        <w:ind w:left="6570" w:hanging="360"/>
      </w:pPr>
    </w:lvl>
    <w:lvl w:ilvl="8" w:tplc="0409001B" w:tentative="1">
      <w:start w:val="1"/>
      <w:numFmt w:val="lowerRoman"/>
      <w:lvlText w:val="%9."/>
      <w:lvlJc w:val="right"/>
      <w:pPr>
        <w:ind w:left="7290" w:hanging="180"/>
      </w:pPr>
    </w:lvl>
  </w:abstractNum>
  <w:abstractNum w:abstractNumId="63">
    <w:nsid w:val="746D4F1A"/>
    <w:multiLevelType w:val="hybridMultilevel"/>
    <w:tmpl w:val="16C2604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4">
    <w:nsid w:val="7649144E"/>
    <w:multiLevelType w:val="hybridMultilevel"/>
    <w:tmpl w:val="282206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5">
    <w:nsid w:val="768F0C09"/>
    <w:multiLevelType w:val="hybridMultilevel"/>
    <w:tmpl w:val="2CBEC138"/>
    <w:lvl w:ilvl="0" w:tplc="F2321314">
      <w:start w:val="1"/>
      <w:numFmt w:val="lowerLetter"/>
      <w:lvlText w:val="%1."/>
      <w:lvlJc w:val="left"/>
      <w:pPr>
        <w:ind w:left="135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0" w:hanging="360"/>
      </w:pPr>
    </w:lvl>
    <w:lvl w:ilvl="2" w:tplc="0409001B" w:tentative="1">
      <w:start w:val="1"/>
      <w:numFmt w:val="lowerRoman"/>
      <w:lvlText w:val="%3."/>
      <w:lvlJc w:val="right"/>
      <w:pPr>
        <w:ind w:left="2790" w:hanging="180"/>
      </w:pPr>
    </w:lvl>
    <w:lvl w:ilvl="3" w:tplc="0409000F" w:tentative="1">
      <w:start w:val="1"/>
      <w:numFmt w:val="decimal"/>
      <w:lvlText w:val="%4."/>
      <w:lvlJc w:val="left"/>
      <w:pPr>
        <w:ind w:left="3510" w:hanging="360"/>
      </w:pPr>
    </w:lvl>
    <w:lvl w:ilvl="4" w:tplc="04090019" w:tentative="1">
      <w:start w:val="1"/>
      <w:numFmt w:val="lowerLetter"/>
      <w:lvlText w:val="%5."/>
      <w:lvlJc w:val="left"/>
      <w:pPr>
        <w:ind w:left="4230" w:hanging="360"/>
      </w:pPr>
    </w:lvl>
    <w:lvl w:ilvl="5" w:tplc="0409001B" w:tentative="1">
      <w:start w:val="1"/>
      <w:numFmt w:val="lowerRoman"/>
      <w:lvlText w:val="%6."/>
      <w:lvlJc w:val="right"/>
      <w:pPr>
        <w:ind w:left="4950" w:hanging="180"/>
      </w:pPr>
    </w:lvl>
    <w:lvl w:ilvl="6" w:tplc="0409000F" w:tentative="1">
      <w:start w:val="1"/>
      <w:numFmt w:val="decimal"/>
      <w:lvlText w:val="%7."/>
      <w:lvlJc w:val="left"/>
      <w:pPr>
        <w:ind w:left="5670" w:hanging="360"/>
      </w:pPr>
    </w:lvl>
    <w:lvl w:ilvl="7" w:tplc="04090019" w:tentative="1">
      <w:start w:val="1"/>
      <w:numFmt w:val="lowerLetter"/>
      <w:lvlText w:val="%8."/>
      <w:lvlJc w:val="left"/>
      <w:pPr>
        <w:ind w:left="6390" w:hanging="360"/>
      </w:pPr>
    </w:lvl>
    <w:lvl w:ilvl="8" w:tplc="0409001B" w:tentative="1">
      <w:start w:val="1"/>
      <w:numFmt w:val="lowerRoman"/>
      <w:lvlText w:val="%9."/>
      <w:lvlJc w:val="right"/>
      <w:pPr>
        <w:ind w:left="7110" w:hanging="180"/>
      </w:pPr>
    </w:lvl>
  </w:abstractNum>
  <w:abstractNum w:abstractNumId="66">
    <w:nsid w:val="78A8223C"/>
    <w:multiLevelType w:val="hybridMultilevel"/>
    <w:tmpl w:val="4F9C68EE"/>
    <w:lvl w:ilvl="0" w:tplc="5ED0C6CC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7">
    <w:nsid w:val="79395EFC"/>
    <w:multiLevelType w:val="hybridMultilevel"/>
    <w:tmpl w:val="F08A96C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8">
    <w:nsid w:val="798A6C44"/>
    <w:multiLevelType w:val="hybridMultilevel"/>
    <w:tmpl w:val="60783CC2"/>
    <w:lvl w:ilvl="0" w:tplc="0409000F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9">
    <w:nsid w:val="7A055B16"/>
    <w:multiLevelType w:val="hybridMultilevel"/>
    <w:tmpl w:val="687CF370"/>
    <w:lvl w:ilvl="0" w:tplc="F39C38E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0">
    <w:nsid w:val="7AF60636"/>
    <w:multiLevelType w:val="hybridMultilevel"/>
    <w:tmpl w:val="D12AD194"/>
    <w:lvl w:ilvl="0" w:tplc="308E25DC">
      <w:start w:val="1"/>
      <w:numFmt w:val="lowerLetter"/>
      <w:lvlText w:val="%1."/>
      <w:lvlJc w:val="left"/>
      <w:pPr>
        <w:ind w:left="135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0" w:hanging="360"/>
      </w:pPr>
    </w:lvl>
    <w:lvl w:ilvl="2" w:tplc="0409001B" w:tentative="1">
      <w:start w:val="1"/>
      <w:numFmt w:val="lowerRoman"/>
      <w:lvlText w:val="%3."/>
      <w:lvlJc w:val="right"/>
      <w:pPr>
        <w:ind w:left="2790" w:hanging="180"/>
      </w:pPr>
    </w:lvl>
    <w:lvl w:ilvl="3" w:tplc="0409000F" w:tentative="1">
      <w:start w:val="1"/>
      <w:numFmt w:val="decimal"/>
      <w:lvlText w:val="%4."/>
      <w:lvlJc w:val="left"/>
      <w:pPr>
        <w:ind w:left="3510" w:hanging="360"/>
      </w:pPr>
    </w:lvl>
    <w:lvl w:ilvl="4" w:tplc="04090019" w:tentative="1">
      <w:start w:val="1"/>
      <w:numFmt w:val="lowerLetter"/>
      <w:lvlText w:val="%5."/>
      <w:lvlJc w:val="left"/>
      <w:pPr>
        <w:ind w:left="4230" w:hanging="360"/>
      </w:pPr>
    </w:lvl>
    <w:lvl w:ilvl="5" w:tplc="0409001B" w:tentative="1">
      <w:start w:val="1"/>
      <w:numFmt w:val="lowerRoman"/>
      <w:lvlText w:val="%6."/>
      <w:lvlJc w:val="right"/>
      <w:pPr>
        <w:ind w:left="4950" w:hanging="180"/>
      </w:pPr>
    </w:lvl>
    <w:lvl w:ilvl="6" w:tplc="0409000F" w:tentative="1">
      <w:start w:val="1"/>
      <w:numFmt w:val="decimal"/>
      <w:lvlText w:val="%7."/>
      <w:lvlJc w:val="left"/>
      <w:pPr>
        <w:ind w:left="5670" w:hanging="360"/>
      </w:pPr>
    </w:lvl>
    <w:lvl w:ilvl="7" w:tplc="04090019" w:tentative="1">
      <w:start w:val="1"/>
      <w:numFmt w:val="lowerLetter"/>
      <w:lvlText w:val="%8."/>
      <w:lvlJc w:val="left"/>
      <w:pPr>
        <w:ind w:left="6390" w:hanging="360"/>
      </w:pPr>
    </w:lvl>
    <w:lvl w:ilvl="8" w:tplc="0409001B" w:tentative="1">
      <w:start w:val="1"/>
      <w:numFmt w:val="lowerRoman"/>
      <w:lvlText w:val="%9."/>
      <w:lvlJc w:val="right"/>
      <w:pPr>
        <w:ind w:left="7110" w:hanging="180"/>
      </w:pPr>
    </w:lvl>
  </w:abstractNum>
  <w:abstractNum w:abstractNumId="71">
    <w:nsid w:val="7AFE39CE"/>
    <w:multiLevelType w:val="hybridMultilevel"/>
    <w:tmpl w:val="FFBA411E"/>
    <w:lvl w:ilvl="0" w:tplc="ADD2E33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2">
    <w:nsid w:val="7B135999"/>
    <w:multiLevelType w:val="hybridMultilevel"/>
    <w:tmpl w:val="B8201DE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3">
    <w:nsid w:val="7D8B09D2"/>
    <w:multiLevelType w:val="hybridMultilevel"/>
    <w:tmpl w:val="57CA452C"/>
    <w:lvl w:ilvl="0" w:tplc="027A4372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4">
    <w:nsid w:val="7FA8217D"/>
    <w:multiLevelType w:val="hybridMultilevel"/>
    <w:tmpl w:val="5B82F934"/>
    <w:lvl w:ilvl="0" w:tplc="D152B4CE">
      <w:start w:val="1"/>
      <w:numFmt w:val="decimal"/>
      <w:lvlText w:val="%1)"/>
      <w:lvlJc w:val="left"/>
      <w:pPr>
        <w:ind w:left="1530" w:hanging="360"/>
      </w:pPr>
      <w:rPr>
        <w:rFonts w:ascii="Times New Roman" w:eastAsia="Times New Roman" w:hAnsi="Times New Roman" w:cs="Times New Roman"/>
        <w:b w:val="0"/>
      </w:rPr>
    </w:lvl>
    <w:lvl w:ilvl="1" w:tplc="04090019" w:tentative="1">
      <w:start w:val="1"/>
      <w:numFmt w:val="lowerLetter"/>
      <w:lvlText w:val="%2."/>
      <w:lvlJc w:val="left"/>
      <w:pPr>
        <w:ind w:left="2250" w:hanging="360"/>
      </w:pPr>
    </w:lvl>
    <w:lvl w:ilvl="2" w:tplc="0409001B" w:tentative="1">
      <w:start w:val="1"/>
      <w:numFmt w:val="lowerRoman"/>
      <w:lvlText w:val="%3."/>
      <w:lvlJc w:val="right"/>
      <w:pPr>
        <w:ind w:left="2970" w:hanging="180"/>
      </w:pPr>
    </w:lvl>
    <w:lvl w:ilvl="3" w:tplc="0409000F" w:tentative="1">
      <w:start w:val="1"/>
      <w:numFmt w:val="decimal"/>
      <w:lvlText w:val="%4."/>
      <w:lvlJc w:val="left"/>
      <w:pPr>
        <w:ind w:left="3690" w:hanging="360"/>
      </w:pPr>
    </w:lvl>
    <w:lvl w:ilvl="4" w:tplc="04090019" w:tentative="1">
      <w:start w:val="1"/>
      <w:numFmt w:val="lowerLetter"/>
      <w:lvlText w:val="%5."/>
      <w:lvlJc w:val="left"/>
      <w:pPr>
        <w:ind w:left="4410" w:hanging="360"/>
      </w:pPr>
    </w:lvl>
    <w:lvl w:ilvl="5" w:tplc="0409001B" w:tentative="1">
      <w:start w:val="1"/>
      <w:numFmt w:val="lowerRoman"/>
      <w:lvlText w:val="%6."/>
      <w:lvlJc w:val="right"/>
      <w:pPr>
        <w:ind w:left="5130" w:hanging="180"/>
      </w:pPr>
    </w:lvl>
    <w:lvl w:ilvl="6" w:tplc="0409000F" w:tentative="1">
      <w:start w:val="1"/>
      <w:numFmt w:val="decimal"/>
      <w:lvlText w:val="%7."/>
      <w:lvlJc w:val="left"/>
      <w:pPr>
        <w:ind w:left="5850" w:hanging="360"/>
      </w:pPr>
    </w:lvl>
    <w:lvl w:ilvl="7" w:tplc="04090019" w:tentative="1">
      <w:start w:val="1"/>
      <w:numFmt w:val="lowerLetter"/>
      <w:lvlText w:val="%8."/>
      <w:lvlJc w:val="left"/>
      <w:pPr>
        <w:ind w:left="6570" w:hanging="360"/>
      </w:pPr>
    </w:lvl>
    <w:lvl w:ilvl="8" w:tplc="0409001B" w:tentative="1">
      <w:start w:val="1"/>
      <w:numFmt w:val="lowerRoman"/>
      <w:lvlText w:val="%9."/>
      <w:lvlJc w:val="right"/>
      <w:pPr>
        <w:ind w:left="7290" w:hanging="180"/>
      </w:pPr>
    </w:lvl>
  </w:abstractNum>
  <w:num w:numId="1">
    <w:abstractNumId w:val="68"/>
  </w:num>
  <w:num w:numId="2">
    <w:abstractNumId w:val="1"/>
  </w:num>
  <w:num w:numId="3">
    <w:abstractNumId w:val="18"/>
  </w:num>
  <w:num w:numId="4">
    <w:abstractNumId w:val="11"/>
  </w:num>
  <w:num w:numId="5">
    <w:abstractNumId w:val="39"/>
  </w:num>
  <w:num w:numId="6">
    <w:abstractNumId w:val="8"/>
  </w:num>
  <w:num w:numId="7">
    <w:abstractNumId w:val="14"/>
  </w:num>
  <w:num w:numId="8">
    <w:abstractNumId w:val="4"/>
  </w:num>
  <w:num w:numId="9">
    <w:abstractNumId w:val="34"/>
  </w:num>
  <w:num w:numId="10">
    <w:abstractNumId w:val="31"/>
  </w:num>
  <w:num w:numId="11">
    <w:abstractNumId w:val="52"/>
  </w:num>
  <w:num w:numId="12">
    <w:abstractNumId w:val="65"/>
  </w:num>
  <w:num w:numId="13">
    <w:abstractNumId w:val="6"/>
  </w:num>
  <w:num w:numId="14">
    <w:abstractNumId w:val="69"/>
  </w:num>
  <w:num w:numId="15">
    <w:abstractNumId w:val="70"/>
  </w:num>
  <w:num w:numId="16">
    <w:abstractNumId w:val="19"/>
  </w:num>
  <w:num w:numId="17">
    <w:abstractNumId w:val="67"/>
  </w:num>
  <w:num w:numId="18">
    <w:abstractNumId w:val="33"/>
  </w:num>
  <w:num w:numId="19">
    <w:abstractNumId w:val="61"/>
  </w:num>
  <w:num w:numId="20">
    <w:abstractNumId w:val="55"/>
  </w:num>
  <w:num w:numId="21">
    <w:abstractNumId w:val="45"/>
  </w:num>
  <w:num w:numId="22">
    <w:abstractNumId w:val="74"/>
  </w:num>
  <w:num w:numId="23">
    <w:abstractNumId w:val="28"/>
  </w:num>
  <w:num w:numId="24">
    <w:abstractNumId w:val="66"/>
  </w:num>
  <w:num w:numId="25">
    <w:abstractNumId w:val="56"/>
  </w:num>
  <w:num w:numId="26">
    <w:abstractNumId w:val="64"/>
  </w:num>
  <w:num w:numId="27">
    <w:abstractNumId w:val="10"/>
  </w:num>
  <w:num w:numId="28">
    <w:abstractNumId w:val="2"/>
  </w:num>
  <w:num w:numId="29">
    <w:abstractNumId w:val="12"/>
  </w:num>
  <w:num w:numId="30">
    <w:abstractNumId w:val="58"/>
  </w:num>
  <w:num w:numId="31">
    <w:abstractNumId w:val="38"/>
  </w:num>
  <w:num w:numId="32">
    <w:abstractNumId w:val="7"/>
  </w:num>
  <w:num w:numId="33">
    <w:abstractNumId w:val="62"/>
  </w:num>
  <w:num w:numId="34">
    <w:abstractNumId w:val="22"/>
  </w:num>
  <w:num w:numId="35">
    <w:abstractNumId w:val="15"/>
  </w:num>
  <w:num w:numId="36">
    <w:abstractNumId w:val="36"/>
  </w:num>
  <w:num w:numId="37">
    <w:abstractNumId w:val="42"/>
  </w:num>
  <w:num w:numId="38">
    <w:abstractNumId w:val="27"/>
  </w:num>
  <w:num w:numId="39">
    <w:abstractNumId w:val="35"/>
  </w:num>
  <w:num w:numId="40">
    <w:abstractNumId w:val="23"/>
  </w:num>
  <w:num w:numId="41">
    <w:abstractNumId w:val="53"/>
  </w:num>
  <w:num w:numId="42">
    <w:abstractNumId w:val="30"/>
  </w:num>
  <w:num w:numId="43">
    <w:abstractNumId w:val="25"/>
  </w:num>
  <w:num w:numId="44">
    <w:abstractNumId w:val="59"/>
  </w:num>
  <w:num w:numId="45">
    <w:abstractNumId w:val="41"/>
  </w:num>
  <w:num w:numId="46">
    <w:abstractNumId w:val="2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7">
    <w:abstractNumId w:val="5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8">
    <w:abstractNumId w:val="3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9">
    <w:abstractNumId w:val="5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0">
    <w:abstractNumId w:val="4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1">
    <w:abstractNumId w:val="4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2">
    <w:abstractNumId w:val="3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3">
    <w:abstractNumId w:val="7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4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5">
    <w:abstractNumId w:val="5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6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7">
    <w:abstractNumId w:val="47"/>
  </w:num>
  <w:num w:numId="58">
    <w:abstractNumId w:val="49"/>
  </w:num>
  <w:num w:numId="59">
    <w:abstractNumId w:val="43"/>
  </w:num>
  <w:num w:numId="60">
    <w:abstractNumId w:val="44"/>
  </w:num>
  <w:num w:numId="61">
    <w:abstractNumId w:val="13"/>
  </w:num>
  <w:num w:numId="62">
    <w:abstractNumId w:val="5"/>
  </w:num>
  <w:num w:numId="63">
    <w:abstractNumId w:val="72"/>
  </w:num>
  <w:num w:numId="64">
    <w:abstractNumId w:val="60"/>
  </w:num>
  <w:num w:numId="65">
    <w:abstractNumId w:val="40"/>
  </w:num>
  <w:num w:numId="66">
    <w:abstractNumId w:val="63"/>
  </w:num>
  <w:num w:numId="67">
    <w:abstractNumId w:val="51"/>
  </w:num>
  <w:num w:numId="68">
    <w:abstractNumId w:val="71"/>
  </w:num>
  <w:num w:numId="69">
    <w:abstractNumId w:val="26"/>
  </w:num>
  <w:num w:numId="70">
    <w:abstractNumId w:val="21"/>
  </w:num>
  <w:num w:numId="71">
    <w:abstractNumId w:val="3"/>
  </w:num>
  <w:num w:numId="72">
    <w:abstractNumId w:val="24"/>
  </w:num>
  <w:num w:numId="73">
    <w:abstractNumId w:val="9"/>
  </w:num>
  <w:num w:numId="74">
    <w:abstractNumId w:val="29"/>
  </w:num>
  <w:num w:numId="75">
    <w:abstractNumId w:val="17"/>
  </w:num>
  <w:numIdMacAtCleanup w:val="75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hideSpellingErrors/>
  <w:defaultTabStop w:val="720"/>
  <w:drawingGridHorizontalSpacing w:val="110"/>
  <w:displayHorizontalDrawingGridEvery w:val="2"/>
  <w:characterSpacingControl w:val="doNotCompress"/>
  <w:hdrShapeDefaults>
    <o:shapedefaults v:ext="edit" spidmax="35842"/>
  </w:hdrShapeDefaults>
  <w:footnotePr>
    <w:footnote w:id="0"/>
    <w:footnote w:id="1"/>
  </w:footnotePr>
  <w:endnotePr>
    <w:endnote w:id="0"/>
    <w:endnote w:id="1"/>
  </w:endnotePr>
  <w:compat/>
  <w:rsids>
    <w:rsidRoot w:val="00BD0AFD"/>
    <w:rsid w:val="00011DF9"/>
    <w:rsid w:val="00015700"/>
    <w:rsid w:val="00016FBB"/>
    <w:rsid w:val="00023AE6"/>
    <w:rsid w:val="00035179"/>
    <w:rsid w:val="00041567"/>
    <w:rsid w:val="00045F45"/>
    <w:rsid w:val="00053A4D"/>
    <w:rsid w:val="00062A80"/>
    <w:rsid w:val="000630B4"/>
    <w:rsid w:val="000670D9"/>
    <w:rsid w:val="00067E7D"/>
    <w:rsid w:val="00067FDC"/>
    <w:rsid w:val="0007021E"/>
    <w:rsid w:val="000706F1"/>
    <w:rsid w:val="0007387D"/>
    <w:rsid w:val="0007586C"/>
    <w:rsid w:val="0007785E"/>
    <w:rsid w:val="000830BB"/>
    <w:rsid w:val="0008551F"/>
    <w:rsid w:val="00085AAA"/>
    <w:rsid w:val="00091F96"/>
    <w:rsid w:val="00094CE7"/>
    <w:rsid w:val="000A2B98"/>
    <w:rsid w:val="000A4BD3"/>
    <w:rsid w:val="000A67BB"/>
    <w:rsid w:val="000A72DF"/>
    <w:rsid w:val="000B0DF3"/>
    <w:rsid w:val="000B0F55"/>
    <w:rsid w:val="000B7380"/>
    <w:rsid w:val="000C4A5A"/>
    <w:rsid w:val="000D35F0"/>
    <w:rsid w:val="000E0CE4"/>
    <w:rsid w:val="000E11C6"/>
    <w:rsid w:val="000E3192"/>
    <w:rsid w:val="000F2F39"/>
    <w:rsid w:val="000F5349"/>
    <w:rsid w:val="001007C9"/>
    <w:rsid w:val="00100D93"/>
    <w:rsid w:val="001107AC"/>
    <w:rsid w:val="00110E50"/>
    <w:rsid w:val="0011391E"/>
    <w:rsid w:val="001171D7"/>
    <w:rsid w:val="00121613"/>
    <w:rsid w:val="00130FE1"/>
    <w:rsid w:val="00131020"/>
    <w:rsid w:val="001344E4"/>
    <w:rsid w:val="001346DB"/>
    <w:rsid w:val="001429F4"/>
    <w:rsid w:val="00143F05"/>
    <w:rsid w:val="0015115D"/>
    <w:rsid w:val="001516C5"/>
    <w:rsid w:val="00154379"/>
    <w:rsid w:val="0015489A"/>
    <w:rsid w:val="00157BC3"/>
    <w:rsid w:val="00161D86"/>
    <w:rsid w:val="00165E65"/>
    <w:rsid w:val="001679B9"/>
    <w:rsid w:val="0017178C"/>
    <w:rsid w:val="00176A97"/>
    <w:rsid w:val="00180BA9"/>
    <w:rsid w:val="0018283F"/>
    <w:rsid w:val="00185906"/>
    <w:rsid w:val="00187945"/>
    <w:rsid w:val="001A0B84"/>
    <w:rsid w:val="001A3C56"/>
    <w:rsid w:val="001B1400"/>
    <w:rsid w:val="001B226E"/>
    <w:rsid w:val="001B53E3"/>
    <w:rsid w:val="001B64EF"/>
    <w:rsid w:val="001C2FA2"/>
    <w:rsid w:val="001D021A"/>
    <w:rsid w:val="001D0772"/>
    <w:rsid w:val="001D30BF"/>
    <w:rsid w:val="001E1026"/>
    <w:rsid w:val="001E4F55"/>
    <w:rsid w:val="001E5690"/>
    <w:rsid w:val="001E5892"/>
    <w:rsid w:val="001E6CCB"/>
    <w:rsid w:val="001F108E"/>
    <w:rsid w:val="001F1631"/>
    <w:rsid w:val="001F25DB"/>
    <w:rsid w:val="001F311D"/>
    <w:rsid w:val="001F4A02"/>
    <w:rsid w:val="00204B9B"/>
    <w:rsid w:val="00206BE5"/>
    <w:rsid w:val="00206CBB"/>
    <w:rsid w:val="0021029F"/>
    <w:rsid w:val="002140EB"/>
    <w:rsid w:val="0021523D"/>
    <w:rsid w:val="0022302E"/>
    <w:rsid w:val="002234CB"/>
    <w:rsid w:val="0022543A"/>
    <w:rsid w:val="002301EC"/>
    <w:rsid w:val="002326C7"/>
    <w:rsid w:val="002332C3"/>
    <w:rsid w:val="00237389"/>
    <w:rsid w:val="0024082F"/>
    <w:rsid w:val="00242C88"/>
    <w:rsid w:val="00254DD8"/>
    <w:rsid w:val="00261141"/>
    <w:rsid w:val="00261E27"/>
    <w:rsid w:val="002629D2"/>
    <w:rsid w:val="00262DE6"/>
    <w:rsid w:val="00267C7E"/>
    <w:rsid w:val="002855AA"/>
    <w:rsid w:val="00297EFB"/>
    <w:rsid w:val="002A0F98"/>
    <w:rsid w:val="002A203E"/>
    <w:rsid w:val="002A26AD"/>
    <w:rsid w:val="002B7E19"/>
    <w:rsid w:val="002C06AE"/>
    <w:rsid w:val="002D234E"/>
    <w:rsid w:val="002E013A"/>
    <w:rsid w:val="002E557E"/>
    <w:rsid w:val="002F059A"/>
    <w:rsid w:val="002F20A9"/>
    <w:rsid w:val="003046D8"/>
    <w:rsid w:val="00306C34"/>
    <w:rsid w:val="00315990"/>
    <w:rsid w:val="00317CC2"/>
    <w:rsid w:val="003233DC"/>
    <w:rsid w:val="0032510F"/>
    <w:rsid w:val="003271D5"/>
    <w:rsid w:val="00340FFD"/>
    <w:rsid w:val="00342CF9"/>
    <w:rsid w:val="00345215"/>
    <w:rsid w:val="003462E1"/>
    <w:rsid w:val="00347E48"/>
    <w:rsid w:val="00361344"/>
    <w:rsid w:val="00367154"/>
    <w:rsid w:val="00367621"/>
    <w:rsid w:val="00371AAE"/>
    <w:rsid w:val="00373EB4"/>
    <w:rsid w:val="00386C0A"/>
    <w:rsid w:val="003910E8"/>
    <w:rsid w:val="00392B56"/>
    <w:rsid w:val="003B119C"/>
    <w:rsid w:val="003C07FB"/>
    <w:rsid w:val="003C7804"/>
    <w:rsid w:val="003D0386"/>
    <w:rsid w:val="003E0E6A"/>
    <w:rsid w:val="003E368F"/>
    <w:rsid w:val="003E7CE3"/>
    <w:rsid w:val="00401166"/>
    <w:rsid w:val="004052D1"/>
    <w:rsid w:val="004075F4"/>
    <w:rsid w:val="0041004B"/>
    <w:rsid w:val="004148A1"/>
    <w:rsid w:val="00414FF8"/>
    <w:rsid w:val="004162BE"/>
    <w:rsid w:val="004222A8"/>
    <w:rsid w:val="004247C5"/>
    <w:rsid w:val="00436E58"/>
    <w:rsid w:val="00440EEE"/>
    <w:rsid w:val="00445466"/>
    <w:rsid w:val="00446967"/>
    <w:rsid w:val="00450DC0"/>
    <w:rsid w:val="00451441"/>
    <w:rsid w:val="004545FE"/>
    <w:rsid w:val="004556E8"/>
    <w:rsid w:val="00456EC6"/>
    <w:rsid w:val="0046152C"/>
    <w:rsid w:val="00461FC3"/>
    <w:rsid w:val="00462DBE"/>
    <w:rsid w:val="00463522"/>
    <w:rsid w:val="00465BC3"/>
    <w:rsid w:val="00471D9B"/>
    <w:rsid w:val="00472660"/>
    <w:rsid w:val="00480A49"/>
    <w:rsid w:val="00482AF1"/>
    <w:rsid w:val="0048499E"/>
    <w:rsid w:val="0048575C"/>
    <w:rsid w:val="0048787F"/>
    <w:rsid w:val="00490861"/>
    <w:rsid w:val="0049241E"/>
    <w:rsid w:val="0049407B"/>
    <w:rsid w:val="00497A3C"/>
    <w:rsid w:val="004A0132"/>
    <w:rsid w:val="004A11A4"/>
    <w:rsid w:val="004A6492"/>
    <w:rsid w:val="004A7195"/>
    <w:rsid w:val="004A73B5"/>
    <w:rsid w:val="004B268B"/>
    <w:rsid w:val="004C3074"/>
    <w:rsid w:val="004C44DD"/>
    <w:rsid w:val="004C53AD"/>
    <w:rsid w:val="004D5A94"/>
    <w:rsid w:val="004D6167"/>
    <w:rsid w:val="004D67BE"/>
    <w:rsid w:val="004D68D2"/>
    <w:rsid w:val="004E0EEF"/>
    <w:rsid w:val="004E32FE"/>
    <w:rsid w:val="004E3A93"/>
    <w:rsid w:val="004E43A7"/>
    <w:rsid w:val="004E4992"/>
    <w:rsid w:val="004E6EDE"/>
    <w:rsid w:val="004F4760"/>
    <w:rsid w:val="005005EF"/>
    <w:rsid w:val="00501BE0"/>
    <w:rsid w:val="005043E1"/>
    <w:rsid w:val="00507437"/>
    <w:rsid w:val="00512EA3"/>
    <w:rsid w:val="005205E9"/>
    <w:rsid w:val="00521677"/>
    <w:rsid w:val="00525030"/>
    <w:rsid w:val="00525AD4"/>
    <w:rsid w:val="0052670A"/>
    <w:rsid w:val="00526C29"/>
    <w:rsid w:val="0052752F"/>
    <w:rsid w:val="005300D6"/>
    <w:rsid w:val="0053219F"/>
    <w:rsid w:val="00541306"/>
    <w:rsid w:val="00545443"/>
    <w:rsid w:val="005507DD"/>
    <w:rsid w:val="0055156C"/>
    <w:rsid w:val="00556F8A"/>
    <w:rsid w:val="005671F0"/>
    <w:rsid w:val="00572FCC"/>
    <w:rsid w:val="005733D0"/>
    <w:rsid w:val="00591902"/>
    <w:rsid w:val="005A36D9"/>
    <w:rsid w:val="005A434A"/>
    <w:rsid w:val="005A6753"/>
    <w:rsid w:val="005C1F76"/>
    <w:rsid w:val="005C7E00"/>
    <w:rsid w:val="005D2AF5"/>
    <w:rsid w:val="005D7ACC"/>
    <w:rsid w:val="005D7B28"/>
    <w:rsid w:val="005E1641"/>
    <w:rsid w:val="005E6A75"/>
    <w:rsid w:val="005F4CD8"/>
    <w:rsid w:val="005F6E5B"/>
    <w:rsid w:val="00600A70"/>
    <w:rsid w:val="006039CA"/>
    <w:rsid w:val="006049B7"/>
    <w:rsid w:val="006071F5"/>
    <w:rsid w:val="006124EE"/>
    <w:rsid w:val="00621590"/>
    <w:rsid w:val="00623952"/>
    <w:rsid w:val="00632475"/>
    <w:rsid w:val="006326EB"/>
    <w:rsid w:val="006364AB"/>
    <w:rsid w:val="00641A10"/>
    <w:rsid w:val="006434F1"/>
    <w:rsid w:val="006461CE"/>
    <w:rsid w:val="00650AC0"/>
    <w:rsid w:val="00651ACD"/>
    <w:rsid w:val="00652C14"/>
    <w:rsid w:val="0065527A"/>
    <w:rsid w:val="00655828"/>
    <w:rsid w:val="00663626"/>
    <w:rsid w:val="00665AA7"/>
    <w:rsid w:val="00665F6F"/>
    <w:rsid w:val="00666B67"/>
    <w:rsid w:val="00673C4D"/>
    <w:rsid w:val="00676DB3"/>
    <w:rsid w:val="00680875"/>
    <w:rsid w:val="00682A0F"/>
    <w:rsid w:val="0068466A"/>
    <w:rsid w:val="006849BF"/>
    <w:rsid w:val="00694672"/>
    <w:rsid w:val="006A2BB4"/>
    <w:rsid w:val="006C4003"/>
    <w:rsid w:val="006C628C"/>
    <w:rsid w:val="006D61E2"/>
    <w:rsid w:val="006D6CF6"/>
    <w:rsid w:val="006E01FC"/>
    <w:rsid w:val="006E3203"/>
    <w:rsid w:val="006E41F2"/>
    <w:rsid w:val="006E5797"/>
    <w:rsid w:val="006E5F59"/>
    <w:rsid w:val="006F2F71"/>
    <w:rsid w:val="006F4CB8"/>
    <w:rsid w:val="006F63FA"/>
    <w:rsid w:val="00701423"/>
    <w:rsid w:val="00703671"/>
    <w:rsid w:val="00704D67"/>
    <w:rsid w:val="007050E0"/>
    <w:rsid w:val="00722D73"/>
    <w:rsid w:val="00724230"/>
    <w:rsid w:val="007246AE"/>
    <w:rsid w:val="00726B55"/>
    <w:rsid w:val="00736462"/>
    <w:rsid w:val="00737FC4"/>
    <w:rsid w:val="00740048"/>
    <w:rsid w:val="007450CD"/>
    <w:rsid w:val="0074653C"/>
    <w:rsid w:val="00762810"/>
    <w:rsid w:val="00763543"/>
    <w:rsid w:val="00764DF8"/>
    <w:rsid w:val="007665DC"/>
    <w:rsid w:val="00775FEC"/>
    <w:rsid w:val="0078014E"/>
    <w:rsid w:val="0078132B"/>
    <w:rsid w:val="0078266C"/>
    <w:rsid w:val="0078289C"/>
    <w:rsid w:val="00786D02"/>
    <w:rsid w:val="00790255"/>
    <w:rsid w:val="007920F5"/>
    <w:rsid w:val="0079365D"/>
    <w:rsid w:val="0079441E"/>
    <w:rsid w:val="007972E8"/>
    <w:rsid w:val="007A04A3"/>
    <w:rsid w:val="007A39CD"/>
    <w:rsid w:val="007B358C"/>
    <w:rsid w:val="007B5FD4"/>
    <w:rsid w:val="007C068E"/>
    <w:rsid w:val="007C525A"/>
    <w:rsid w:val="007D3AFF"/>
    <w:rsid w:val="007D6606"/>
    <w:rsid w:val="007D6C55"/>
    <w:rsid w:val="007E3934"/>
    <w:rsid w:val="007E5DAE"/>
    <w:rsid w:val="007E6CD8"/>
    <w:rsid w:val="007E71F3"/>
    <w:rsid w:val="007F4805"/>
    <w:rsid w:val="007F4BFE"/>
    <w:rsid w:val="007F6DBC"/>
    <w:rsid w:val="00802241"/>
    <w:rsid w:val="00804C39"/>
    <w:rsid w:val="00815454"/>
    <w:rsid w:val="00815F04"/>
    <w:rsid w:val="008210F7"/>
    <w:rsid w:val="00821619"/>
    <w:rsid w:val="008230AD"/>
    <w:rsid w:val="008341E6"/>
    <w:rsid w:val="008373B9"/>
    <w:rsid w:val="00842826"/>
    <w:rsid w:val="00843E48"/>
    <w:rsid w:val="00846453"/>
    <w:rsid w:val="0086501A"/>
    <w:rsid w:val="00871FE2"/>
    <w:rsid w:val="00873CE3"/>
    <w:rsid w:val="008744B6"/>
    <w:rsid w:val="008853F1"/>
    <w:rsid w:val="00885FE5"/>
    <w:rsid w:val="008874A6"/>
    <w:rsid w:val="0089054A"/>
    <w:rsid w:val="00893461"/>
    <w:rsid w:val="00894044"/>
    <w:rsid w:val="00896DC9"/>
    <w:rsid w:val="008A322D"/>
    <w:rsid w:val="008B24A3"/>
    <w:rsid w:val="008B6883"/>
    <w:rsid w:val="008C6CA8"/>
    <w:rsid w:val="008D2220"/>
    <w:rsid w:val="008D789A"/>
    <w:rsid w:val="008F307B"/>
    <w:rsid w:val="008F410C"/>
    <w:rsid w:val="008F471E"/>
    <w:rsid w:val="008F6D95"/>
    <w:rsid w:val="008F6EB0"/>
    <w:rsid w:val="00901843"/>
    <w:rsid w:val="009023EC"/>
    <w:rsid w:val="009037B6"/>
    <w:rsid w:val="00912F0A"/>
    <w:rsid w:val="00915B5D"/>
    <w:rsid w:val="0091732C"/>
    <w:rsid w:val="009201C5"/>
    <w:rsid w:val="00923E7A"/>
    <w:rsid w:val="009323D2"/>
    <w:rsid w:val="0093263A"/>
    <w:rsid w:val="00933700"/>
    <w:rsid w:val="009350FF"/>
    <w:rsid w:val="00935554"/>
    <w:rsid w:val="00941A23"/>
    <w:rsid w:val="00942E6D"/>
    <w:rsid w:val="00943231"/>
    <w:rsid w:val="00945462"/>
    <w:rsid w:val="0095388A"/>
    <w:rsid w:val="00957B10"/>
    <w:rsid w:val="00962595"/>
    <w:rsid w:val="00967D66"/>
    <w:rsid w:val="009741E9"/>
    <w:rsid w:val="009746DD"/>
    <w:rsid w:val="009753A1"/>
    <w:rsid w:val="0098256F"/>
    <w:rsid w:val="009867EF"/>
    <w:rsid w:val="00994114"/>
    <w:rsid w:val="0099498F"/>
    <w:rsid w:val="00995454"/>
    <w:rsid w:val="00995B14"/>
    <w:rsid w:val="009A111C"/>
    <w:rsid w:val="009A1741"/>
    <w:rsid w:val="009A3CCE"/>
    <w:rsid w:val="009A53A5"/>
    <w:rsid w:val="009B493B"/>
    <w:rsid w:val="009C3E9B"/>
    <w:rsid w:val="009C6487"/>
    <w:rsid w:val="009C6776"/>
    <w:rsid w:val="009C7CE7"/>
    <w:rsid w:val="009D08B2"/>
    <w:rsid w:val="009D09DE"/>
    <w:rsid w:val="009D2060"/>
    <w:rsid w:val="009D53A2"/>
    <w:rsid w:val="009E4700"/>
    <w:rsid w:val="009F0F62"/>
    <w:rsid w:val="009F2017"/>
    <w:rsid w:val="009F6439"/>
    <w:rsid w:val="009F7996"/>
    <w:rsid w:val="00A01596"/>
    <w:rsid w:val="00A05576"/>
    <w:rsid w:val="00A11F91"/>
    <w:rsid w:val="00A163CB"/>
    <w:rsid w:val="00A22B10"/>
    <w:rsid w:val="00A34C39"/>
    <w:rsid w:val="00A35072"/>
    <w:rsid w:val="00A41741"/>
    <w:rsid w:val="00A41D35"/>
    <w:rsid w:val="00A44264"/>
    <w:rsid w:val="00A44E60"/>
    <w:rsid w:val="00A4563F"/>
    <w:rsid w:val="00A47967"/>
    <w:rsid w:val="00A47EC0"/>
    <w:rsid w:val="00A5422A"/>
    <w:rsid w:val="00A55701"/>
    <w:rsid w:val="00A6040A"/>
    <w:rsid w:val="00A61E3A"/>
    <w:rsid w:val="00A62149"/>
    <w:rsid w:val="00A625EE"/>
    <w:rsid w:val="00A64149"/>
    <w:rsid w:val="00A673BF"/>
    <w:rsid w:val="00A6789F"/>
    <w:rsid w:val="00A72019"/>
    <w:rsid w:val="00A7447E"/>
    <w:rsid w:val="00A74B8F"/>
    <w:rsid w:val="00A754C1"/>
    <w:rsid w:val="00A778EF"/>
    <w:rsid w:val="00A80FEB"/>
    <w:rsid w:val="00A8733E"/>
    <w:rsid w:val="00A925F7"/>
    <w:rsid w:val="00A941AC"/>
    <w:rsid w:val="00A97CEE"/>
    <w:rsid w:val="00AA01F0"/>
    <w:rsid w:val="00AA0F4F"/>
    <w:rsid w:val="00AA2A9D"/>
    <w:rsid w:val="00AA2D12"/>
    <w:rsid w:val="00AA7F21"/>
    <w:rsid w:val="00AB019D"/>
    <w:rsid w:val="00AB3CE0"/>
    <w:rsid w:val="00AC7C2E"/>
    <w:rsid w:val="00AD20F9"/>
    <w:rsid w:val="00AD52C9"/>
    <w:rsid w:val="00AD6674"/>
    <w:rsid w:val="00AD77CD"/>
    <w:rsid w:val="00AE148A"/>
    <w:rsid w:val="00AE7B64"/>
    <w:rsid w:val="00AF373C"/>
    <w:rsid w:val="00B035FA"/>
    <w:rsid w:val="00B04959"/>
    <w:rsid w:val="00B04992"/>
    <w:rsid w:val="00B10EEC"/>
    <w:rsid w:val="00B3401C"/>
    <w:rsid w:val="00B34026"/>
    <w:rsid w:val="00B35529"/>
    <w:rsid w:val="00B36C97"/>
    <w:rsid w:val="00B40A5A"/>
    <w:rsid w:val="00B43528"/>
    <w:rsid w:val="00B436EF"/>
    <w:rsid w:val="00B50003"/>
    <w:rsid w:val="00B50E21"/>
    <w:rsid w:val="00B52160"/>
    <w:rsid w:val="00B53E23"/>
    <w:rsid w:val="00B63F5A"/>
    <w:rsid w:val="00B648A4"/>
    <w:rsid w:val="00B649C2"/>
    <w:rsid w:val="00B80516"/>
    <w:rsid w:val="00B817C2"/>
    <w:rsid w:val="00B828F2"/>
    <w:rsid w:val="00B82DEA"/>
    <w:rsid w:val="00B83C62"/>
    <w:rsid w:val="00B8495B"/>
    <w:rsid w:val="00B857E6"/>
    <w:rsid w:val="00B925AF"/>
    <w:rsid w:val="00B92BB8"/>
    <w:rsid w:val="00BA4735"/>
    <w:rsid w:val="00BA7C84"/>
    <w:rsid w:val="00BB3422"/>
    <w:rsid w:val="00BB5633"/>
    <w:rsid w:val="00BC2096"/>
    <w:rsid w:val="00BC7053"/>
    <w:rsid w:val="00BC765D"/>
    <w:rsid w:val="00BD0AFD"/>
    <w:rsid w:val="00BD0F71"/>
    <w:rsid w:val="00BD2480"/>
    <w:rsid w:val="00BD2C55"/>
    <w:rsid w:val="00BE1440"/>
    <w:rsid w:val="00BE315E"/>
    <w:rsid w:val="00BF1A4B"/>
    <w:rsid w:val="00BF3EE3"/>
    <w:rsid w:val="00C041AB"/>
    <w:rsid w:val="00C04D1A"/>
    <w:rsid w:val="00C06EF6"/>
    <w:rsid w:val="00C0784A"/>
    <w:rsid w:val="00C119EB"/>
    <w:rsid w:val="00C14B1C"/>
    <w:rsid w:val="00C27D53"/>
    <w:rsid w:val="00C27ECC"/>
    <w:rsid w:val="00C331FF"/>
    <w:rsid w:val="00C33A34"/>
    <w:rsid w:val="00C4042D"/>
    <w:rsid w:val="00C42929"/>
    <w:rsid w:val="00C44389"/>
    <w:rsid w:val="00C46F0B"/>
    <w:rsid w:val="00C5539B"/>
    <w:rsid w:val="00C609A4"/>
    <w:rsid w:val="00C80228"/>
    <w:rsid w:val="00C81A3C"/>
    <w:rsid w:val="00C81C26"/>
    <w:rsid w:val="00C861DB"/>
    <w:rsid w:val="00C94048"/>
    <w:rsid w:val="00CA023A"/>
    <w:rsid w:val="00CA4F85"/>
    <w:rsid w:val="00CB129A"/>
    <w:rsid w:val="00CC06EC"/>
    <w:rsid w:val="00CC1FA1"/>
    <w:rsid w:val="00CC611A"/>
    <w:rsid w:val="00CD3118"/>
    <w:rsid w:val="00CD3408"/>
    <w:rsid w:val="00CD7B12"/>
    <w:rsid w:val="00CE0158"/>
    <w:rsid w:val="00CE2CCC"/>
    <w:rsid w:val="00CE3214"/>
    <w:rsid w:val="00CE40D6"/>
    <w:rsid w:val="00CF1C0B"/>
    <w:rsid w:val="00CF217F"/>
    <w:rsid w:val="00CF48C3"/>
    <w:rsid w:val="00D00B8F"/>
    <w:rsid w:val="00D03300"/>
    <w:rsid w:val="00D04EB8"/>
    <w:rsid w:val="00D14245"/>
    <w:rsid w:val="00D166D1"/>
    <w:rsid w:val="00D25798"/>
    <w:rsid w:val="00D33FAF"/>
    <w:rsid w:val="00D40953"/>
    <w:rsid w:val="00D43550"/>
    <w:rsid w:val="00D44CD6"/>
    <w:rsid w:val="00D51029"/>
    <w:rsid w:val="00D56EE9"/>
    <w:rsid w:val="00D76B4E"/>
    <w:rsid w:val="00D868A8"/>
    <w:rsid w:val="00D92C74"/>
    <w:rsid w:val="00D94230"/>
    <w:rsid w:val="00DA22EF"/>
    <w:rsid w:val="00DA301D"/>
    <w:rsid w:val="00DA3DE7"/>
    <w:rsid w:val="00DB098D"/>
    <w:rsid w:val="00DC0539"/>
    <w:rsid w:val="00DC1CC8"/>
    <w:rsid w:val="00DC208F"/>
    <w:rsid w:val="00DC41E9"/>
    <w:rsid w:val="00DC57E7"/>
    <w:rsid w:val="00DC5B43"/>
    <w:rsid w:val="00DC5C53"/>
    <w:rsid w:val="00DC60B1"/>
    <w:rsid w:val="00DC6347"/>
    <w:rsid w:val="00DC77BF"/>
    <w:rsid w:val="00DD0212"/>
    <w:rsid w:val="00DD2D67"/>
    <w:rsid w:val="00DD38F3"/>
    <w:rsid w:val="00DD609D"/>
    <w:rsid w:val="00DD6924"/>
    <w:rsid w:val="00DD765D"/>
    <w:rsid w:val="00DE03AA"/>
    <w:rsid w:val="00DE10D3"/>
    <w:rsid w:val="00DE27AB"/>
    <w:rsid w:val="00DF74E3"/>
    <w:rsid w:val="00E00F52"/>
    <w:rsid w:val="00E033C5"/>
    <w:rsid w:val="00E07808"/>
    <w:rsid w:val="00E10A5C"/>
    <w:rsid w:val="00E11086"/>
    <w:rsid w:val="00E262B7"/>
    <w:rsid w:val="00E27726"/>
    <w:rsid w:val="00E305FA"/>
    <w:rsid w:val="00E30B86"/>
    <w:rsid w:val="00E30FD7"/>
    <w:rsid w:val="00E44F2B"/>
    <w:rsid w:val="00E45A96"/>
    <w:rsid w:val="00E45BE2"/>
    <w:rsid w:val="00E529D0"/>
    <w:rsid w:val="00E53D16"/>
    <w:rsid w:val="00E56C8F"/>
    <w:rsid w:val="00E57DA1"/>
    <w:rsid w:val="00E67333"/>
    <w:rsid w:val="00E67F8E"/>
    <w:rsid w:val="00E70306"/>
    <w:rsid w:val="00E70AD7"/>
    <w:rsid w:val="00E80811"/>
    <w:rsid w:val="00E83A48"/>
    <w:rsid w:val="00E8468B"/>
    <w:rsid w:val="00E906F4"/>
    <w:rsid w:val="00E931FE"/>
    <w:rsid w:val="00E947CB"/>
    <w:rsid w:val="00E9698E"/>
    <w:rsid w:val="00EA18F9"/>
    <w:rsid w:val="00EA2275"/>
    <w:rsid w:val="00EB40E4"/>
    <w:rsid w:val="00EB464F"/>
    <w:rsid w:val="00EB6933"/>
    <w:rsid w:val="00EC2EB2"/>
    <w:rsid w:val="00EC4481"/>
    <w:rsid w:val="00ED2DAA"/>
    <w:rsid w:val="00EF245F"/>
    <w:rsid w:val="00EF3031"/>
    <w:rsid w:val="00EF4E17"/>
    <w:rsid w:val="00EF6488"/>
    <w:rsid w:val="00F076DD"/>
    <w:rsid w:val="00F135F5"/>
    <w:rsid w:val="00F13BAF"/>
    <w:rsid w:val="00F14940"/>
    <w:rsid w:val="00F14E65"/>
    <w:rsid w:val="00F21CF1"/>
    <w:rsid w:val="00F23EFC"/>
    <w:rsid w:val="00F277C8"/>
    <w:rsid w:val="00F30453"/>
    <w:rsid w:val="00F31443"/>
    <w:rsid w:val="00F37836"/>
    <w:rsid w:val="00F45F19"/>
    <w:rsid w:val="00F53892"/>
    <w:rsid w:val="00F56465"/>
    <w:rsid w:val="00F62320"/>
    <w:rsid w:val="00F717A7"/>
    <w:rsid w:val="00F71C6D"/>
    <w:rsid w:val="00F72348"/>
    <w:rsid w:val="00F7621F"/>
    <w:rsid w:val="00F91351"/>
    <w:rsid w:val="00F927DF"/>
    <w:rsid w:val="00F9782C"/>
    <w:rsid w:val="00F9793D"/>
    <w:rsid w:val="00FA3348"/>
    <w:rsid w:val="00FA3476"/>
    <w:rsid w:val="00FB0497"/>
    <w:rsid w:val="00FB0A68"/>
    <w:rsid w:val="00FB3321"/>
    <w:rsid w:val="00FC3B57"/>
    <w:rsid w:val="00FC546F"/>
    <w:rsid w:val="00FC6119"/>
    <w:rsid w:val="00FD49A4"/>
    <w:rsid w:val="00FD7531"/>
    <w:rsid w:val="00FE0D33"/>
    <w:rsid w:val="00FE3BF9"/>
    <w:rsid w:val="00FE4E53"/>
    <w:rsid w:val="00FE6907"/>
    <w:rsid w:val="00FF0022"/>
    <w:rsid w:val="00FF04EA"/>
    <w:rsid w:val="00FF1006"/>
    <w:rsid w:val="00FF1371"/>
    <w:rsid w:val="00FF232E"/>
    <w:rsid w:val="00FF5514"/>
    <w:rsid w:val="00FF768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584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D0AFD"/>
  </w:style>
  <w:style w:type="paragraph" w:styleId="Heading1">
    <w:name w:val="heading 1"/>
    <w:basedOn w:val="Normal"/>
    <w:next w:val="Normal"/>
    <w:link w:val="Heading1Char"/>
    <w:uiPriority w:val="9"/>
    <w:qFormat/>
    <w:rsid w:val="007B358C"/>
    <w:pPr>
      <w:keepNext/>
      <w:keepLines/>
      <w:numPr>
        <w:numId w:val="59"/>
      </w:numPr>
      <w:spacing w:after="0" w:line="360" w:lineRule="auto"/>
      <w:jc w:val="center"/>
      <w:outlineLvl w:val="0"/>
    </w:pPr>
    <w:rPr>
      <w:rFonts w:ascii="Times New Roman" w:eastAsiaTheme="majorEastAsia" w:hAnsi="Times New Roman" w:cstheme="majorBidi"/>
      <w:bCs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86C0A"/>
    <w:pPr>
      <w:keepNext/>
      <w:keepLines/>
      <w:numPr>
        <w:ilvl w:val="1"/>
        <w:numId w:val="59"/>
      </w:numPr>
      <w:spacing w:before="200" w:after="0" w:line="360" w:lineRule="auto"/>
      <w:jc w:val="both"/>
      <w:outlineLvl w:val="1"/>
    </w:pPr>
    <w:rPr>
      <w:rFonts w:ascii="Times New Roman" w:eastAsiaTheme="majorEastAsia" w:hAnsi="Times New Roman" w:cstheme="majorBidi"/>
      <w:bCs/>
      <w:color w:val="4F81BD" w:themeColor="accent1"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234CB"/>
    <w:pPr>
      <w:keepNext/>
      <w:keepLines/>
      <w:numPr>
        <w:ilvl w:val="2"/>
        <w:numId w:val="59"/>
      </w:numPr>
      <w:spacing w:before="200" w:after="0" w:line="360" w:lineRule="auto"/>
      <w:jc w:val="both"/>
      <w:outlineLvl w:val="2"/>
    </w:pPr>
    <w:rPr>
      <w:rFonts w:ascii="Times New Roman" w:eastAsiaTheme="majorEastAsia" w:hAnsi="Times New Roman" w:cstheme="majorBidi"/>
      <w:bCs/>
      <w:sz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100D93"/>
    <w:pPr>
      <w:keepNext/>
      <w:keepLines/>
      <w:spacing w:before="200" w:after="0" w:line="360" w:lineRule="auto"/>
      <w:jc w:val="both"/>
      <w:outlineLvl w:val="3"/>
    </w:pPr>
    <w:rPr>
      <w:rFonts w:ascii="Times New Roman" w:eastAsiaTheme="majorEastAsia" w:hAnsi="Times New Roman" w:cstheme="majorBidi"/>
      <w:b/>
      <w:bCs/>
      <w:i/>
      <w:iCs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D0AF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D0AFD"/>
    <w:rPr>
      <w:rFonts w:ascii="Tahoma" w:hAnsi="Tahoma" w:cs="Tahoma"/>
      <w:sz w:val="16"/>
      <w:szCs w:val="16"/>
    </w:rPr>
  </w:style>
  <w:style w:type="paragraph" w:styleId="ListParagraph">
    <w:name w:val="List Paragraph"/>
    <w:aliases w:val="Body of text,List Paragraph1,skripsi,Body Text Char1,Char Char2,List Paragraph2"/>
    <w:basedOn w:val="Normal"/>
    <w:link w:val="ListParagraphChar"/>
    <w:uiPriority w:val="99"/>
    <w:qFormat/>
    <w:rsid w:val="00BD0AFD"/>
    <w:pPr>
      <w:ind w:left="720"/>
      <w:contextualSpacing/>
    </w:pPr>
  </w:style>
  <w:style w:type="character" w:customStyle="1" w:styleId="ListParagraphChar">
    <w:name w:val="List Paragraph Char"/>
    <w:aliases w:val="Body of text Char,List Paragraph1 Char,skripsi Char,Body Text Char1 Char,Char Char2 Char,List Paragraph2 Char"/>
    <w:link w:val="ListParagraph"/>
    <w:uiPriority w:val="1"/>
    <w:qFormat/>
    <w:rsid w:val="00BD0AFD"/>
  </w:style>
  <w:style w:type="table" w:styleId="TableGrid">
    <w:name w:val="Table Grid"/>
    <w:basedOn w:val="TableNormal"/>
    <w:uiPriority w:val="59"/>
    <w:rsid w:val="00BD0AFD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BD0AFD"/>
    <w:pPr>
      <w:autoSpaceDE w:val="0"/>
      <w:autoSpaceDN w:val="0"/>
      <w:adjustRightInd w:val="0"/>
      <w:spacing w:after="0" w:line="240" w:lineRule="auto"/>
    </w:pPr>
    <w:rPr>
      <w:rFonts w:ascii="Minion Pro" w:hAnsi="Minion Pro" w:cs="Minion Pro"/>
      <w:color w:val="000000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BD0AF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D0AFD"/>
  </w:style>
  <w:style w:type="paragraph" w:styleId="Footer">
    <w:name w:val="footer"/>
    <w:basedOn w:val="Normal"/>
    <w:link w:val="FooterChar"/>
    <w:uiPriority w:val="99"/>
    <w:unhideWhenUsed/>
    <w:rsid w:val="00BD0AF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D0AFD"/>
  </w:style>
  <w:style w:type="character" w:styleId="PlaceholderText">
    <w:name w:val="Placeholder Text"/>
    <w:basedOn w:val="DefaultParagraphFont"/>
    <w:uiPriority w:val="99"/>
    <w:semiHidden/>
    <w:rsid w:val="008F410C"/>
    <w:rPr>
      <w:color w:val="808080"/>
    </w:rPr>
  </w:style>
  <w:style w:type="character" w:customStyle="1" w:styleId="Bodytext1">
    <w:name w:val="Body text|1_"/>
    <w:basedOn w:val="DefaultParagraphFont"/>
    <w:link w:val="Bodytext10"/>
    <w:rsid w:val="00482AF1"/>
    <w:rPr>
      <w:sz w:val="17"/>
      <w:szCs w:val="17"/>
      <w:shd w:val="clear" w:color="auto" w:fill="FFFFFF"/>
    </w:rPr>
  </w:style>
  <w:style w:type="paragraph" w:customStyle="1" w:styleId="Bodytext10">
    <w:name w:val="Body text|1"/>
    <w:basedOn w:val="Normal"/>
    <w:link w:val="Bodytext1"/>
    <w:rsid w:val="00482AF1"/>
    <w:pPr>
      <w:widowControl w:val="0"/>
      <w:shd w:val="clear" w:color="auto" w:fill="FFFFFF"/>
      <w:spacing w:after="0" w:line="480" w:lineRule="auto"/>
      <w:ind w:firstLine="320"/>
    </w:pPr>
    <w:rPr>
      <w:sz w:val="17"/>
      <w:szCs w:val="17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9F799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9F7996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9F7996"/>
  </w:style>
  <w:style w:type="character" w:styleId="Hyperlink">
    <w:name w:val="Hyperlink"/>
    <w:basedOn w:val="DefaultParagraphFont"/>
    <w:uiPriority w:val="99"/>
    <w:unhideWhenUsed/>
    <w:rsid w:val="006C4003"/>
    <w:rPr>
      <w:color w:val="0000FF"/>
      <w:u w:val="single"/>
    </w:rPr>
  </w:style>
  <w:style w:type="paragraph" w:styleId="Title">
    <w:name w:val="Title"/>
    <w:basedOn w:val="Normal"/>
    <w:link w:val="TitleChar"/>
    <w:uiPriority w:val="1"/>
    <w:qFormat/>
    <w:rsid w:val="006C4003"/>
    <w:pPr>
      <w:widowControl w:val="0"/>
      <w:autoSpaceDE w:val="0"/>
      <w:autoSpaceDN w:val="0"/>
      <w:spacing w:before="71" w:after="0" w:line="240" w:lineRule="auto"/>
      <w:ind w:left="1179" w:right="1177"/>
      <w:jc w:val="center"/>
    </w:pPr>
    <w:rPr>
      <w:rFonts w:ascii="Times New Roman" w:eastAsia="Times New Roman" w:hAnsi="Times New Roman" w:cs="Times New Roman"/>
      <w:b/>
      <w:bCs/>
      <w:sz w:val="36"/>
      <w:szCs w:val="36"/>
    </w:rPr>
  </w:style>
  <w:style w:type="character" w:customStyle="1" w:styleId="TitleChar">
    <w:name w:val="Title Char"/>
    <w:basedOn w:val="DefaultParagraphFont"/>
    <w:link w:val="Title"/>
    <w:uiPriority w:val="1"/>
    <w:rsid w:val="006C4003"/>
    <w:rPr>
      <w:rFonts w:ascii="Times New Roman" w:eastAsia="Times New Roman" w:hAnsi="Times New Roman" w:cs="Times New Roman"/>
      <w:b/>
      <w:bCs/>
      <w:sz w:val="36"/>
      <w:szCs w:val="36"/>
    </w:rPr>
  </w:style>
  <w:style w:type="paragraph" w:styleId="BodyText">
    <w:name w:val="Body Text"/>
    <w:basedOn w:val="Normal"/>
    <w:link w:val="BodyTextChar"/>
    <w:uiPriority w:val="1"/>
    <w:semiHidden/>
    <w:unhideWhenUsed/>
    <w:qFormat/>
    <w:rsid w:val="006C4003"/>
    <w:pPr>
      <w:widowControl w:val="0"/>
      <w:autoSpaceDE w:val="0"/>
      <w:autoSpaceDN w:val="0"/>
      <w:spacing w:before="20" w:after="0" w:line="240" w:lineRule="auto"/>
      <w:ind w:left="20"/>
    </w:pPr>
    <w:rPr>
      <w:rFonts w:ascii="Cambria" w:eastAsia="Cambria" w:hAnsi="Cambria" w:cs="Cambria"/>
    </w:rPr>
  </w:style>
  <w:style w:type="character" w:customStyle="1" w:styleId="BodyTextChar">
    <w:name w:val="Body Text Char"/>
    <w:basedOn w:val="DefaultParagraphFont"/>
    <w:link w:val="BodyText"/>
    <w:uiPriority w:val="1"/>
    <w:semiHidden/>
    <w:rsid w:val="006C4003"/>
    <w:rPr>
      <w:rFonts w:ascii="Cambria" w:eastAsia="Cambria" w:hAnsi="Cambria" w:cs="Cambria"/>
    </w:rPr>
  </w:style>
  <w:style w:type="paragraph" w:customStyle="1" w:styleId="xl63">
    <w:name w:val="xl63"/>
    <w:basedOn w:val="Normal"/>
    <w:rsid w:val="006C400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4">
    <w:name w:val="xl64"/>
    <w:basedOn w:val="Normal"/>
    <w:rsid w:val="006C400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5">
    <w:name w:val="xl65"/>
    <w:basedOn w:val="Normal"/>
    <w:rsid w:val="006C400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6C400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6C400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TableParagraph">
    <w:name w:val="Table Paragraph"/>
    <w:basedOn w:val="Normal"/>
    <w:uiPriority w:val="1"/>
    <w:qFormat/>
    <w:rsid w:val="006C4003"/>
    <w:pPr>
      <w:widowControl w:val="0"/>
      <w:autoSpaceDE w:val="0"/>
      <w:autoSpaceDN w:val="0"/>
      <w:spacing w:before="34" w:after="0" w:line="240" w:lineRule="auto"/>
      <w:ind w:right="95"/>
      <w:jc w:val="right"/>
    </w:pPr>
    <w:rPr>
      <w:rFonts w:ascii="Arial MT" w:eastAsia="Arial MT" w:hAnsi="Arial MT" w:cs="Arial MT"/>
    </w:rPr>
  </w:style>
  <w:style w:type="character" w:customStyle="1" w:styleId="Heading1Char">
    <w:name w:val="Heading 1 Char"/>
    <w:basedOn w:val="DefaultParagraphFont"/>
    <w:link w:val="Heading1"/>
    <w:uiPriority w:val="9"/>
    <w:rsid w:val="007B358C"/>
    <w:rPr>
      <w:rFonts w:ascii="Times New Roman" w:eastAsiaTheme="majorEastAsia" w:hAnsi="Times New Roman" w:cstheme="majorBidi"/>
      <w:bCs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386C0A"/>
    <w:rPr>
      <w:rFonts w:ascii="Times New Roman" w:eastAsiaTheme="majorEastAsia" w:hAnsi="Times New Roman" w:cstheme="majorBidi"/>
      <w:bCs/>
      <w:color w:val="4F81BD" w:themeColor="accent1"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2234CB"/>
    <w:rPr>
      <w:rFonts w:ascii="Times New Roman" w:eastAsiaTheme="majorEastAsia" w:hAnsi="Times New Roman" w:cstheme="majorBidi"/>
      <w:bCs/>
      <w:sz w:val="24"/>
    </w:rPr>
  </w:style>
  <w:style w:type="character" w:customStyle="1" w:styleId="Heading4Char">
    <w:name w:val="Heading 4 Char"/>
    <w:basedOn w:val="DefaultParagraphFont"/>
    <w:link w:val="Heading4"/>
    <w:uiPriority w:val="9"/>
    <w:rsid w:val="00100D93"/>
    <w:rPr>
      <w:rFonts w:ascii="Times New Roman" w:eastAsiaTheme="majorEastAsia" w:hAnsi="Times New Roman" w:cstheme="majorBidi"/>
      <w:b/>
      <w:bCs/>
      <w:i/>
      <w:iCs/>
      <w:sz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DD0212"/>
    <w:pPr>
      <w:numPr>
        <w:numId w:val="0"/>
      </w:numPr>
      <w:spacing w:before="480" w:line="276" w:lineRule="auto"/>
      <w:jc w:val="left"/>
      <w:outlineLvl w:val="9"/>
    </w:pPr>
    <w:rPr>
      <w:rFonts w:asciiTheme="majorHAnsi" w:hAnsiTheme="majorHAnsi"/>
      <w:color w:val="365F91" w:themeColor="accent1" w:themeShade="BF"/>
      <w:sz w:val="28"/>
    </w:rPr>
  </w:style>
  <w:style w:type="paragraph" w:styleId="TOC1">
    <w:name w:val="toc 1"/>
    <w:basedOn w:val="Normal"/>
    <w:next w:val="Normal"/>
    <w:autoRedefine/>
    <w:uiPriority w:val="39"/>
    <w:unhideWhenUsed/>
    <w:rsid w:val="00206BE5"/>
    <w:pPr>
      <w:tabs>
        <w:tab w:val="right" w:leader="dot" w:pos="8261"/>
      </w:tabs>
      <w:spacing w:after="100"/>
      <w:jc w:val="both"/>
    </w:pPr>
    <w:rPr>
      <w:rFonts w:ascii="Times New Roman" w:hAnsi="Times New Roman" w:cs="Times New Roman"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DD0212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DD0212"/>
    <w:pPr>
      <w:spacing w:after="100"/>
      <w:ind w:left="440"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02573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04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273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693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750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45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253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199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93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260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769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2D2DD81-5C39-4274-BA7C-6726A5BB915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27</TotalTime>
  <Pages>3</Pages>
  <Words>740</Words>
  <Characters>4218</Characters>
  <Application>Microsoft Office Word</Application>
  <DocSecurity>0</DocSecurity>
  <Lines>35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4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cer</dc:creator>
  <cp:lastModifiedBy>acer</cp:lastModifiedBy>
  <cp:revision>76</cp:revision>
  <dcterms:created xsi:type="dcterms:W3CDTF">2022-02-03T10:22:00Z</dcterms:created>
  <dcterms:modified xsi:type="dcterms:W3CDTF">2022-02-10T07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cad17a75-429e-3abd-9605-5305d2d98f66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